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96285" w14:textId="5E066AC6" w:rsidR="00A83DA2" w:rsidRPr="00156C47" w:rsidRDefault="00A83DA2" w:rsidP="006B61CC">
      <w:pPr>
        <w:spacing w:line="360" w:lineRule="auto"/>
        <w:jc w:val="center"/>
        <w:rPr>
          <w:rFonts w:ascii="Times New Roman" w:hAnsi="Times New Roman" w:cs="Times New Roman"/>
          <w:b/>
          <w:bCs/>
          <w:sz w:val="32"/>
          <w:szCs w:val="28"/>
        </w:rPr>
      </w:pPr>
      <w:r w:rsidRPr="00156C47">
        <w:rPr>
          <w:rFonts w:ascii="Times New Roman" w:hAnsi="Times New Roman" w:cs="Times New Roman"/>
          <w:b/>
          <w:bCs/>
          <w:sz w:val="32"/>
          <w:szCs w:val="28"/>
        </w:rPr>
        <w:t>PROPOSAL PENELITIAN</w:t>
      </w:r>
    </w:p>
    <w:p w14:paraId="2DD94731" w14:textId="2D1E110E" w:rsidR="00A83DA2" w:rsidRPr="00156C47" w:rsidRDefault="00275069" w:rsidP="006B61CC">
      <w:pPr>
        <w:spacing w:line="360" w:lineRule="auto"/>
        <w:jc w:val="center"/>
        <w:rPr>
          <w:rFonts w:ascii="Times New Roman" w:hAnsi="Times New Roman" w:cs="Times New Roman"/>
          <w:b/>
          <w:bCs/>
          <w:sz w:val="32"/>
          <w:szCs w:val="28"/>
        </w:rPr>
      </w:pPr>
      <w:r w:rsidRPr="00156C47">
        <w:rPr>
          <w:rFonts w:ascii="Times New Roman" w:hAnsi="Times New Roman" w:cs="Times New Roman"/>
          <w:b/>
          <w:bCs/>
          <w:noProof/>
          <w:sz w:val="32"/>
          <w:szCs w:val="28"/>
        </w:rPr>
        <w:drawing>
          <wp:anchor distT="0" distB="0" distL="114300" distR="114300" simplePos="0" relativeHeight="251658240" behindDoc="0" locked="0" layoutInCell="1" allowOverlap="1" wp14:anchorId="0C1EDBE6" wp14:editId="15FFF925">
            <wp:simplePos x="0" y="0"/>
            <wp:positionH relativeFrom="column">
              <wp:posOffset>1534160</wp:posOffset>
            </wp:positionH>
            <wp:positionV relativeFrom="paragraph">
              <wp:posOffset>289560</wp:posOffset>
            </wp:positionV>
            <wp:extent cx="2812415" cy="3454400"/>
            <wp:effectExtent l="0" t="0" r="6985" b="0"/>
            <wp:wrapSquare wrapText="bothSides"/>
            <wp:docPr id="19270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2199" name="Picture 192702199"/>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12415" cy="3454400"/>
                    </a:xfrm>
                    <a:prstGeom prst="rect">
                      <a:avLst/>
                    </a:prstGeom>
                  </pic:spPr>
                </pic:pic>
              </a:graphicData>
            </a:graphic>
            <wp14:sizeRelH relativeFrom="margin">
              <wp14:pctWidth>0</wp14:pctWidth>
            </wp14:sizeRelH>
            <wp14:sizeRelV relativeFrom="margin">
              <wp14:pctHeight>0</wp14:pctHeight>
            </wp14:sizeRelV>
          </wp:anchor>
        </w:drawing>
      </w:r>
    </w:p>
    <w:p w14:paraId="512CC39D" w14:textId="77777777" w:rsidR="00A83DA2" w:rsidRPr="00156C47" w:rsidRDefault="00A83DA2" w:rsidP="006B61CC">
      <w:pPr>
        <w:spacing w:line="360" w:lineRule="auto"/>
        <w:jc w:val="center"/>
        <w:rPr>
          <w:rFonts w:ascii="Times New Roman" w:hAnsi="Times New Roman" w:cs="Times New Roman"/>
          <w:b/>
          <w:bCs/>
          <w:sz w:val="32"/>
          <w:szCs w:val="28"/>
        </w:rPr>
      </w:pPr>
    </w:p>
    <w:p w14:paraId="2425CE03" w14:textId="77777777" w:rsidR="00A83DA2" w:rsidRPr="00156C47" w:rsidRDefault="00A83DA2" w:rsidP="006B61CC">
      <w:pPr>
        <w:spacing w:line="360" w:lineRule="auto"/>
        <w:jc w:val="center"/>
        <w:rPr>
          <w:rFonts w:ascii="Times New Roman" w:hAnsi="Times New Roman" w:cs="Times New Roman"/>
          <w:b/>
          <w:bCs/>
          <w:sz w:val="32"/>
          <w:szCs w:val="28"/>
        </w:rPr>
      </w:pPr>
    </w:p>
    <w:p w14:paraId="63292C1E" w14:textId="77777777" w:rsidR="00A83DA2" w:rsidRPr="00156C47" w:rsidRDefault="00A83DA2" w:rsidP="006B61CC">
      <w:pPr>
        <w:spacing w:line="360" w:lineRule="auto"/>
        <w:jc w:val="center"/>
        <w:rPr>
          <w:rFonts w:ascii="Times New Roman" w:hAnsi="Times New Roman" w:cs="Times New Roman"/>
          <w:b/>
          <w:bCs/>
          <w:sz w:val="32"/>
          <w:szCs w:val="28"/>
        </w:rPr>
      </w:pPr>
    </w:p>
    <w:p w14:paraId="19C597C8" w14:textId="77777777" w:rsidR="00A83DA2" w:rsidRPr="00156C47" w:rsidRDefault="00A83DA2" w:rsidP="006B61CC">
      <w:pPr>
        <w:spacing w:line="360" w:lineRule="auto"/>
        <w:jc w:val="center"/>
        <w:rPr>
          <w:rFonts w:ascii="Times New Roman" w:hAnsi="Times New Roman" w:cs="Times New Roman"/>
          <w:b/>
          <w:bCs/>
          <w:sz w:val="32"/>
          <w:szCs w:val="28"/>
        </w:rPr>
      </w:pPr>
    </w:p>
    <w:p w14:paraId="1617A540" w14:textId="77777777" w:rsidR="00A83DA2" w:rsidRPr="00156C47" w:rsidRDefault="00A83DA2" w:rsidP="006B61CC">
      <w:pPr>
        <w:spacing w:line="360" w:lineRule="auto"/>
        <w:jc w:val="center"/>
        <w:rPr>
          <w:rFonts w:ascii="Times New Roman" w:hAnsi="Times New Roman" w:cs="Times New Roman"/>
          <w:b/>
          <w:bCs/>
          <w:sz w:val="32"/>
          <w:szCs w:val="28"/>
        </w:rPr>
      </w:pPr>
    </w:p>
    <w:p w14:paraId="28F2A801" w14:textId="77777777" w:rsidR="00A83DA2" w:rsidRPr="00156C47" w:rsidRDefault="00A83DA2" w:rsidP="006B61CC">
      <w:pPr>
        <w:spacing w:line="360" w:lineRule="auto"/>
        <w:jc w:val="center"/>
        <w:rPr>
          <w:rFonts w:ascii="Times New Roman" w:hAnsi="Times New Roman" w:cs="Times New Roman"/>
          <w:b/>
          <w:bCs/>
          <w:sz w:val="32"/>
          <w:szCs w:val="28"/>
        </w:rPr>
      </w:pPr>
    </w:p>
    <w:p w14:paraId="7E19EA10" w14:textId="77777777" w:rsidR="00A83DA2" w:rsidRPr="00156C47" w:rsidRDefault="00A83DA2" w:rsidP="006B61CC">
      <w:pPr>
        <w:spacing w:line="360" w:lineRule="auto"/>
        <w:jc w:val="center"/>
        <w:rPr>
          <w:rFonts w:ascii="Times New Roman" w:hAnsi="Times New Roman" w:cs="Times New Roman"/>
          <w:b/>
          <w:bCs/>
          <w:sz w:val="32"/>
          <w:szCs w:val="28"/>
        </w:rPr>
      </w:pPr>
    </w:p>
    <w:p w14:paraId="2E0F6040" w14:textId="77777777" w:rsidR="00275069" w:rsidRPr="00156C47" w:rsidRDefault="00275069" w:rsidP="006B61CC">
      <w:pPr>
        <w:spacing w:line="360" w:lineRule="auto"/>
        <w:rPr>
          <w:rFonts w:ascii="Times New Roman" w:hAnsi="Times New Roman" w:cs="Times New Roman"/>
          <w:b/>
          <w:bCs/>
          <w:sz w:val="32"/>
          <w:szCs w:val="28"/>
        </w:rPr>
      </w:pPr>
    </w:p>
    <w:p w14:paraId="7A80807B" w14:textId="6750397A" w:rsidR="00A83DA2" w:rsidRPr="00156C47" w:rsidRDefault="00A83DA2" w:rsidP="006B61CC">
      <w:pPr>
        <w:spacing w:line="360" w:lineRule="auto"/>
        <w:jc w:val="center"/>
        <w:rPr>
          <w:rFonts w:ascii="Times New Roman" w:hAnsi="Times New Roman" w:cs="Times New Roman"/>
          <w:b/>
          <w:bCs/>
          <w:sz w:val="32"/>
          <w:szCs w:val="28"/>
        </w:rPr>
      </w:pPr>
      <w:r w:rsidRPr="00156C47">
        <w:rPr>
          <w:rFonts w:ascii="Times New Roman" w:hAnsi="Times New Roman" w:cs="Times New Roman"/>
          <w:b/>
          <w:bCs/>
          <w:sz w:val="32"/>
          <w:szCs w:val="28"/>
        </w:rPr>
        <w:t>Judul :</w:t>
      </w:r>
      <w:r w:rsidRPr="00156C47">
        <w:rPr>
          <w:rFonts w:ascii="Times New Roman" w:hAnsi="Times New Roman" w:cs="Times New Roman"/>
          <w:b/>
          <w:bCs/>
          <w:sz w:val="32"/>
          <w:szCs w:val="28"/>
        </w:rPr>
        <w:br/>
        <w:t>Situs Pembelajaran Tajwid</w:t>
      </w:r>
    </w:p>
    <w:p w14:paraId="2A53CA95" w14:textId="10843D7C" w:rsidR="00224E2E" w:rsidRPr="00156C47" w:rsidRDefault="00224E2E" w:rsidP="006B61CC">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 xml:space="preserve">Penyusun : </w:t>
      </w:r>
      <w:r w:rsidRPr="00156C47">
        <w:rPr>
          <w:rFonts w:ascii="Times New Roman" w:hAnsi="Times New Roman" w:cs="Times New Roman"/>
          <w:sz w:val="32"/>
          <w:szCs w:val="28"/>
        </w:rPr>
        <w:br/>
        <w:t>Naufal Harits Prasetia / 432022611051</w:t>
      </w:r>
    </w:p>
    <w:p w14:paraId="6A62D75D" w14:textId="6CECEE4A" w:rsidR="00275069" w:rsidRPr="00156C47" w:rsidRDefault="007E0DD8" w:rsidP="006B61CC">
      <w:pPr>
        <w:spacing w:line="360" w:lineRule="auto"/>
        <w:jc w:val="center"/>
        <w:rPr>
          <w:rFonts w:ascii="Times New Roman" w:hAnsi="Times New Roman" w:cs="Times New Roman"/>
          <w:sz w:val="32"/>
          <w:szCs w:val="28"/>
          <w:lang w:val="id-ID"/>
        </w:rPr>
      </w:pPr>
      <w:r w:rsidRPr="00156C47">
        <w:rPr>
          <w:rFonts w:ascii="Times New Roman" w:hAnsi="Times New Roman" w:cs="Times New Roman"/>
          <w:sz w:val="32"/>
          <w:szCs w:val="28"/>
          <w:lang w:val="id-ID"/>
        </w:rPr>
        <w:t>Mohamad Farhat / 43022611030</w:t>
      </w:r>
    </w:p>
    <w:p w14:paraId="3B3A152C" w14:textId="77777777" w:rsidR="00275069" w:rsidRPr="00156C47" w:rsidRDefault="00275069" w:rsidP="006B61CC">
      <w:pPr>
        <w:spacing w:line="360" w:lineRule="auto"/>
        <w:jc w:val="center"/>
        <w:rPr>
          <w:rFonts w:ascii="Times New Roman" w:hAnsi="Times New Roman" w:cs="Times New Roman"/>
          <w:sz w:val="32"/>
          <w:szCs w:val="28"/>
          <w:lang w:val="id-ID"/>
        </w:rPr>
      </w:pPr>
    </w:p>
    <w:p w14:paraId="6EF23DA9" w14:textId="77777777" w:rsidR="00737469" w:rsidRPr="00156C47" w:rsidRDefault="00737469" w:rsidP="006B61CC">
      <w:pPr>
        <w:spacing w:line="360" w:lineRule="auto"/>
        <w:jc w:val="center"/>
        <w:rPr>
          <w:rFonts w:ascii="Times New Roman" w:hAnsi="Times New Roman" w:cs="Times New Roman"/>
          <w:sz w:val="32"/>
          <w:szCs w:val="28"/>
          <w:lang w:val="id-ID"/>
        </w:rPr>
      </w:pPr>
    </w:p>
    <w:p w14:paraId="318768FD" w14:textId="1805BDA9" w:rsidR="001414D1" w:rsidRPr="00156C47" w:rsidRDefault="00224E2E" w:rsidP="006B61CC">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Fakultas Sains Dan Teknologi</w:t>
      </w:r>
    </w:p>
    <w:p w14:paraId="78157887" w14:textId="3696A967" w:rsidR="00224E2E" w:rsidRPr="00156C47" w:rsidRDefault="00224E2E" w:rsidP="006B61CC">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Universitas Darussalam Gontor</w:t>
      </w:r>
    </w:p>
    <w:p w14:paraId="5623218F" w14:textId="76EF4152" w:rsidR="00224E2E" w:rsidRPr="00156C47" w:rsidRDefault="00224E2E" w:rsidP="006B61CC">
      <w:pPr>
        <w:spacing w:line="360" w:lineRule="auto"/>
        <w:jc w:val="center"/>
        <w:rPr>
          <w:rFonts w:ascii="Times New Roman" w:hAnsi="Times New Roman" w:cs="Times New Roman"/>
          <w:sz w:val="32"/>
          <w:szCs w:val="28"/>
        </w:rPr>
      </w:pPr>
      <w:r w:rsidRPr="00156C47">
        <w:rPr>
          <w:rFonts w:ascii="Times New Roman" w:hAnsi="Times New Roman" w:cs="Times New Roman"/>
          <w:sz w:val="32"/>
          <w:szCs w:val="28"/>
        </w:rPr>
        <w:t>2023</w:t>
      </w:r>
      <w:r w:rsidR="00275069" w:rsidRPr="00156C47">
        <w:rPr>
          <w:rFonts w:ascii="Times New Roman" w:hAnsi="Times New Roman" w:cs="Times New Roman"/>
          <w:sz w:val="32"/>
          <w:szCs w:val="28"/>
        </w:rPr>
        <w:t>-2024/1444-1445</w:t>
      </w:r>
    </w:p>
    <w:p w14:paraId="43CCA33B" w14:textId="77777777" w:rsidR="001414D1" w:rsidRPr="00156C47" w:rsidRDefault="001414D1" w:rsidP="006B61CC">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Daftar isi</w:t>
      </w:r>
    </w:p>
    <w:p w14:paraId="1863EA0B" w14:textId="33C3CCAA"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 : Pendahuluan</w:t>
      </w:r>
    </w:p>
    <w:p w14:paraId="4C1660CB" w14:textId="147293EC" w:rsidR="001414D1" w:rsidRPr="00156C47" w:rsidRDefault="001414D1" w:rsidP="006B61CC">
      <w:pPr>
        <w:pStyle w:val="ListParagraph"/>
        <w:numPr>
          <w:ilvl w:val="1"/>
          <w:numId w:val="5"/>
        </w:numPr>
        <w:spacing w:line="360" w:lineRule="auto"/>
        <w:ind w:left="0" w:firstLine="0"/>
        <w:rPr>
          <w:rFonts w:ascii="Times New Roman" w:hAnsi="Times New Roman" w:cs="Times New Roman"/>
          <w:sz w:val="24"/>
          <w:szCs w:val="24"/>
          <w:lang w:val="id-ID"/>
        </w:rPr>
      </w:pPr>
      <w:r w:rsidRPr="00156C47">
        <w:rPr>
          <w:rFonts w:ascii="Times New Roman" w:hAnsi="Times New Roman" w:cs="Times New Roman"/>
          <w:sz w:val="24"/>
          <w:szCs w:val="24"/>
          <w:lang w:val="id-ID"/>
        </w:rPr>
        <w:t>Latar Belakang.</w:t>
      </w:r>
      <w:r w:rsidR="007B6EB7">
        <w:rPr>
          <w:rFonts w:ascii="Times New Roman" w:hAnsi="Times New Roman" w:cs="Times New Roman"/>
          <w:sz w:val="24"/>
          <w:szCs w:val="24"/>
        </w:rPr>
        <w:t>.</w:t>
      </w:r>
      <w:r w:rsidRPr="00156C47">
        <w:rPr>
          <w:rFonts w:ascii="Times New Roman" w:hAnsi="Times New Roman" w:cs="Times New Roman"/>
          <w:sz w:val="24"/>
          <w:szCs w:val="24"/>
          <w:lang w:val="id-ID"/>
        </w:rPr>
        <w:t>...............................................................................................................</w:t>
      </w:r>
    </w:p>
    <w:p w14:paraId="118C1973" w14:textId="35E139C5" w:rsidR="001414D1" w:rsidRPr="00156C47" w:rsidRDefault="009E4BC1" w:rsidP="006B61CC">
      <w:pPr>
        <w:pStyle w:val="ListParagraph"/>
        <w:numPr>
          <w:ilvl w:val="1"/>
          <w:numId w:val="5"/>
        </w:numPr>
        <w:spacing w:line="360" w:lineRule="auto"/>
        <w:ind w:left="0" w:firstLine="0"/>
        <w:rPr>
          <w:rFonts w:ascii="Times New Roman" w:hAnsi="Times New Roman" w:cs="Times New Roman"/>
          <w:sz w:val="24"/>
          <w:szCs w:val="24"/>
          <w:lang w:val="id-ID"/>
        </w:rPr>
      </w:pPr>
      <w:r w:rsidRPr="00156C47">
        <w:rPr>
          <w:rFonts w:ascii="Times New Roman" w:hAnsi="Times New Roman" w:cs="Times New Roman"/>
          <w:sz w:val="24"/>
          <w:szCs w:val="24"/>
        </w:rPr>
        <w:t>Rumusan Masalah</w:t>
      </w:r>
      <w:r w:rsidR="001414D1" w:rsidRPr="00156C47">
        <w:rPr>
          <w:rFonts w:ascii="Times New Roman" w:hAnsi="Times New Roman" w:cs="Times New Roman"/>
          <w:sz w:val="24"/>
          <w:szCs w:val="24"/>
          <w:lang w:val="id-ID"/>
        </w:rPr>
        <w:t>...</w:t>
      </w:r>
      <w:r w:rsidR="004D0363" w:rsidRPr="00156C47">
        <w:rPr>
          <w:rFonts w:ascii="Times New Roman" w:hAnsi="Times New Roman" w:cs="Times New Roman"/>
          <w:sz w:val="24"/>
          <w:szCs w:val="24"/>
        </w:rPr>
        <w:t>..</w:t>
      </w:r>
      <w:r w:rsidR="001414D1" w:rsidRPr="00156C47">
        <w:rPr>
          <w:rFonts w:ascii="Times New Roman" w:hAnsi="Times New Roman" w:cs="Times New Roman"/>
          <w:sz w:val="24"/>
          <w:szCs w:val="24"/>
          <w:lang w:val="id-ID"/>
        </w:rPr>
        <w:t>.......................................................................................................</w:t>
      </w:r>
    </w:p>
    <w:p w14:paraId="46B9121D" w14:textId="6B3F8197" w:rsidR="001414D1" w:rsidRPr="00156C47" w:rsidRDefault="001414D1" w:rsidP="006B61CC">
      <w:pPr>
        <w:pStyle w:val="ListParagraph"/>
        <w:numPr>
          <w:ilvl w:val="1"/>
          <w:numId w:val="5"/>
        </w:numPr>
        <w:spacing w:line="360" w:lineRule="auto"/>
        <w:ind w:left="0" w:firstLine="0"/>
        <w:rPr>
          <w:rFonts w:ascii="Times New Roman" w:hAnsi="Times New Roman" w:cs="Times New Roman"/>
          <w:sz w:val="24"/>
          <w:szCs w:val="24"/>
          <w:lang w:val="id-ID"/>
        </w:rPr>
      </w:pPr>
      <w:r w:rsidRPr="00156C47">
        <w:rPr>
          <w:rFonts w:ascii="Times New Roman" w:hAnsi="Times New Roman" w:cs="Times New Roman"/>
          <w:sz w:val="24"/>
          <w:szCs w:val="24"/>
          <w:lang w:val="id-ID"/>
        </w:rPr>
        <w:t>Tujuan...............................................................................................................................</w:t>
      </w:r>
    </w:p>
    <w:p w14:paraId="70D7537B" w14:textId="37CFEB6A" w:rsidR="004A795A" w:rsidRPr="00156C47" w:rsidRDefault="004D0363" w:rsidP="006B61CC">
      <w:pPr>
        <w:pStyle w:val="ListParagraph"/>
        <w:numPr>
          <w:ilvl w:val="1"/>
          <w:numId w:val="5"/>
        </w:numPr>
        <w:spacing w:line="360" w:lineRule="auto"/>
        <w:ind w:left="0" w:firstLine="0"/>
        <w:rPr>
          <w:rFonts w:ascii="Times New Roman" w:hAnsi="Times New Roman" w:cs="Times New Roman"/>
          <w:sz w:val="24"/>
          <w:szCs w:val="24"/>
          <w:lang w:val="id-ID"/>
        </w:rPr>
      </w:pPr>
      <w:r w:rsidRPr="00156C47">
        <w:rPr>
          <w:rFonts w:ascii="Times New Roman" w:hAnsi="Times New Roman" w:cs="Times New Roman"/>
          <w:sz w:val="24"/>
          <w:szCs w:val="24"/>
        </w:rPr>
        <w:t>Manfaat …………..</w:t>
      </w:r>
      <w:r w:rsidR="001414D1" w:rsidRPr="00156C47">
        <w:rPr>
          <w:rFonts w:ascii="Times New Roman" w:hAnsi="Times New Roman" w:cs="Times New Roman"/>
          <w:sz w:val="24"/>
          <w:szCs w:val="24"/>
          <w:lang w:val="id-ID"/>
        </w:rPr>
        <w:t>..........................................................................................................</w:t>
      </w:r>
    </w:p>
    <w:p w14:paraId="6CD8FADF" w14:textId="798F5538"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I :Tinjauan penelitian</w:t>
      </w:r>
    </w:p>
    <w:p w14:paraId="5B1D1F2B" w14:textId="1D3FA560"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2.1 </w:t>
      </w:r>
      <w:r w:rsidR="00D14B05" w:rsidRPr="00156C47">
        <w:rPr>
          <w:rFonts w:ascii="Times New Roman" w:hAnsi="Times New Roman" w:cs="Times New Roman"/>
          <w:sz w:val="24"/>
          <w:szCs w:val="24"/>
        </w:rPr>
        <w:t>K</w:t>
      </w:r>
      <w:r w:rsidRPr="00156C47">
        <w:rPr>
          <w:rFonts w:ascii="Times New Roman" w:hAnsi="Times New Roman" w:cs="Times New Roman"/>
          <w:sz w:val="24"/>
          <w:szCs w:val="24"/>
          <w:lang w:val="id-ID"/>
        </w:rPr>
        <w:t>ajian Teori...........................................................................................................................</w:t>
      </w:r>
    </w:p>
    <w:p w14:paraId="3217FE42" w14:textId="33896A27" w:rsidR="006C4ACE"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2.2 </w:t>
      </w:r>
      <w:r w:rsidR="00D14B05" w:rsidRPr="00156C47">
        <w:rPr>
          <w:rFonts w:ascii="Times New Roman" w:hAnsi="Times New Roman" w:cs="Times New Roman"/>
          <w:sz w:val="24"/>
          <w:szCs w:val="24"/>
        </w:rPr>
        <w:t>K</w:t>
      </w:r>
      <w:r w:rsidRPr="00156C47">
        <w:rPr>
          <w:rFonts w:ascii="Times New Roman" w:hAnsi="Times New Roman" w:cs="Times New Roman"/>
          <w:sz w:val="24"/>
          <w:szCs w:val="24"/>
          <w:lang w:val="id-ID"/>
        </w:rPr>
        <w:t>ajian Hasil</w:t>
      </w:r>
      <w:r w:rsidR="00D14B05" w:rsidRPr="00156C47">
        <w:rPr>
          <w:rFonts w:ascii="Times New Roman" w:hAnsi="Times New Roman" w:cs="Times New Roman"/>
          <w:sz w:val="24"/>
          <w:szCs w:val="24"/>
        </w:rPr>
        <w:t xml:space="preserve"> </w:t>
      </w:r>
      <w:r w:rsidRPr="00156C47">
        <w:rPr>
          <w:rFonts w:ascii="Times New Roman" w:hAnsi="Times New Roman" w:cs="Times New Roman"/>
          <w:sz w:val="24"/>
          <w:szCs w:val="24"/>
          <w:lang w:val="id-ID"/>
        </w:rPr>
        <w:t>Penelitian........................................................................................................</w:t>
      </w:r>
    </w:p>
    <w:p w14:paraId="55DBAF1D" w14:textId="0AC53FC8"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II : Metodologi penelitian</w:t>
      </w:r>
    </w:p>
    <w:p w14:paraId="67D9C60C" w14:textId="12E73A97"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w:t>
      </w:r>
      <w:r w:rsidRPr="00156C47">
        <w:rPr>
          <w:rFonts w:ascii="Times New Roman" w:hAnsi="Times New Roman" w:cs="Times New Roman"/>
          <w:b/>
          <w:bCs/>
          <w:sz w:val="24"/>
          <w:szCs w:val="24"/>
          <w:lang w:val="id-ID"/>
        </w:rPr>
        <w:t>.</w:t>
      </w:r>
      <w:r w:rsidRPr="00156C47">
        <w:rPr>
          <w:rFonts w:ascii="Times New Roman" w:hAnsi="Times New Roman" w:cs="Times New Roman"/>
          <w:sz w:val="24"/>
          <w:szCs w:val="24"/>
          <w:lang w:val="id-ID"/>
        </w:rPr>
        <w:t>1</w:t>
      </w:r>
      <w:r w:rsidRPr="00156C47">
        <w:rPr>
          <w:rFonts w:ascii="Times New Roman" w:hAnsi="Times New Roman" w:cs="Times New Roman"/>
          <w:b/>
          <w:bCs/>
          <w:sz w:val="24"/>
          <w:szCs w:val="24"/>
          <w:lang w:val="id-ID"/>
        </w:rPr>
        <w:t xml:space="preserve"> </w:t>
      </w:r>
      <w:r w:rsidRPr="00156C47">
        <w:rPr>
          <w:rFonts w:ascii="Times New Roman" w:hAnsi="Times New Roman" w:cs="Times New Roman"/>
          <w:sz w:val="24"/>
          <w:szCs w:val="24"/>
          <w:lang w:val="id-ID"/>
        </w:rPr>
        <w:t>Metode Penelitian..................................................................................................................</w:t>
      </w:r>
    </w:p>
    <w:p w14:paraId="4B6FE84D" w14:textId="4CE2A293"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2 Metode Pengumpulan Data....................................................................................................</w:t>
      </w:r>
    </w:p>
    <w:p w14:paraId="01C2890B" w14:textId="4FCA7382"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w:t>
      </w:r>
      <w:r w:rsidR="003537FB" w:rsidRPr="00156C47">
        <w:rPr>
          <w:rFonts w:ascii="Times New Roman" w:hAnsi="Times New Roman" w:cs="Times New Roman"/>
          <w:sz w:val="24"/>
          <w:szCs w:val="24"/>
        </w:rPr>
        <w:t>3</w:t>
      </w:r>
      <w:r w:rsidRPr="00156C47">
        <w:rPr>
          <w:rFonts w:ascii="Times New Roman" w:hAnsi="Times New Roman" w:cs="Times New Roman"/>
          <w:sz w:val="24"/>
          <w:szCs w:val="24"/>
          <w:lang w:val="id-ID"/>
        </w:rPr>
        <w:t xml:space="preserve"> Batasan Penelitian..................................................................................................................</w:t>
      </w:r>
    </w:p>
    <w:p w14:paraId="46431297" w14:textId="4C2C87A4"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IV : Implementasi Penelitian</w:t>
      </w:r>
    </w:p>
    <w:p w14:paraId="59F15D20" w14:textId="1BD4DA61"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4.1 Desain Antar Muka Aplikasi..................................................................................................</w:t>
      </w:r>
    </w:p>
    <w:p w14:paraId="1B8E7CB4" w14:textId="77777777"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BAB V : Kesimpulan</w:t>
      </w:r>
    </w:p>
    <w:p w14:paraId="4B5DB506" w14:textId="24B4129D" w:rsidR="00CB0A59" w:rsidRPr="00156C47" w:rsidRDefault="00CB0A59" w:rsidP="006B61CC">
      <w:pPr>
        <w:spacing w:line="360" w:lineRule="auto"/>
        <w:rPr>
          <w:rFonts w:ascii="Times New Roman" w:hAnsi="Times New Roman" w:cs="Times New Roman"/>
          <w:b/>
          <w:bCs/>
          <w:sz w:val="24"/>
          <w:szCs w:val="24"/>
        </w:rPr>
      </w:pPr>
      <w:r w:rsidRPr="00156C47">
        <w:rPr>
          <w:rFonts w:ascii="Times New Roman" w:hAnsi="Times New Roman" w:cs="Times New Roman"/>
          <w:b/>
          <w:bCs/>
          <w:sz w:val="24"/>
          <w:szCs w:val="24"/>
        </w:rPr>
        <w:t>DAFTAR PUSTAKA</w:t>
      </w:r>
    </w:p>
    <w:p w14:paraId="129723DE" w14:textId="77777777" w:rsidR="00DA2BF7" w:rsidRDefault="00DA2BF7" w:rsidP="006B61CC">
      <w:pPr>
        <w:spacing w:line="360" w:lineRule="auto"/>
        <w:rPr>
          <w:rFonts w:ascii="Times New Roman" w:hAnsi="Times New Roman" w:cs="Times New Roman"/>
          <w:b/>
          <w:bCs/>
          <w:sz w:val="24"/>
          <w:szCs w:val="24"/>
        </w:rPr>
      </w:pPr>
    </w:p>
    <w:p w14:paraId="6E2A2D29" w14:textId="77777777" w:rsidR="00221DA4" w:rsidRDefault="00221DA4" w:rsidP="006B61CC">
      <w:pPr>
        <w:spacing w:line="360" w:lineRule="auto"/>
        <w:rPr>
          <w:rFonts w:ascii="Times New Roman" w:hAnsi="Times New Roman" w:cs="Times New Roman"/>
          <w:b/>
          <w:bCs/>
          <w:sz w:val="24"/>
          <w:szCs w:val="24"/>
        </w:rPr>
      </w:pPr>
    </w:p>
    <w:p w14:paraId="79CBA596" w14:textId="77777777" w:rsidR="00221DA4" w:rsidRPr="00156C47" w:rsidRDefault="00221DA4" w:rsidP="006B61CC">
      <w:pPr>
        <w:spacing w:line="360" w:lineRule="auto"/>
        <w:rPr>
          <w:rFonts w:ascii="Times New Roman" w:hAnsi="Times New Roman" w:cs="Times New Roman"/>
          <w:b/>
          <w:bCs/>
          <w:sz w:val="24"/>
          <w:szCs w:val="24"/>
        </w:rPr>
      </w:pPr>
    </w:p>
    <w:p w14:paraId="7FE8807B" w14:textId="77777777" w:rsidR="003B5E03" w:rsidRPr="00156C47" w:rsidRDefault="003B5E03" w:rsidP="006B61CC">
      <w:pPr>
        <w:spacing w:line="360" w:lineRule="auto"/>
        <w:jc w:val="center"/>
        <w:rPr>
          <w:rFonts w:ascii="Times New Roman" w:hAnsi="Times New Roman" w:cs="Times New Roman"/>
          <w:b/>
          <w:bCs/>
          <w:sz w:val="24"/>
          <w:szCs w:val="22"/>
        </w:rPr>
      </w:pPr>
    </w:p>
    <w:p w14:paraId="1BE4A475" w14:textId="77777777" w:rsidR="00DA2BF7" w:rsidRPr="00156C47" w:rsidRDefault="00DA2BF7" w:rsidP="006B61CC">
      <w:pPr>
        <w:spacing w:line="360" w:lineRule="auto"/>
        <w:jc w:val="center"/>
        <w:rPr>
          <w:rFonts w:ascii="Times New Roman" w:hAnsi="Times New Roman" w:cs="Times New Roman"/>
          <w:b/>
          <w:bCs/>
          <w:sz w:val="24"/>
          <w:szCs w:val="22"/>
        </w:rPr>
      </w:pPr>
    </w:p>
    <w:p w14:paraId="34E6019C" w14:textId="77777777" w:rsidR="003B5E03" w:rsidRPr="00156C47" w:rsidRDefault="003B5E03" w:rsidP="006B61CC">
      <w:pPr>
        <w:spacing w:line="360" w:lineRule="auto"/>
        <w:jc w:val="center"/>
        <w:rPr>
          <w:rFonts w:ascii="Times New Roman" w:hAnsi="Times New Roman" w:cs="Times New Roman"/>
          <w:b/>
          <w:bCs/>
          <w:sz w:val="24"/>
          <w:szCs w:val="22"/>
        </w:rPr>
      </w:pPr>
    </w:p>
    <w:p w14:paraId="0C445C0C" w14:textId="77777777" w:rsidR="00DA2BF7" w:rsidRDefault="00DA2BF7" w:rsidP="00BE7818">
      <w:pPr>
        <w:spacing w:line="360" w:lineRule="auto"/>
        <w:rPr>
          <w:rFonts w:ascii="Times New Roman" w:hAnsi="Times New Roman" w:cs="Times New Roman"/>
          <w:b/>
          <w:bCs/>
          <w:sz w:val="24"/>
          <w:szCs w:val="22"/>
        </w:rPr>
      </w:pPr>
    </w:p>
    <w:p w14:paraId="09BADF27" w14:textId="77777777" w:rsidR="00BE7818" w:rsidRPr="00156C47" w:rsidRDefault="00BE7818" w:rsidP="00BE7818">
      <w:pPr>
        <w:spacing w:line="360" w:lineRule="auto"/>
        <w:rPr>
          <w:rFonts w:ascii="Times New Roman" w:hAnsi="Times New Roman" w:cs="Times New Roman"/>
          <w:b/>
          <w:bCs/>
          <w:sz w:val="24"/>
          <w:szCs w:val="22"/>
        </w:rPr>
      </w:pPr>
    </w:p>
    <w:p w14:paraId="181B9379" w14:textId="76D87F02" w:rsidR="00AB5A98" w:rsidRPr="00156C47" w:rsidRDefault="00224E2E" w:rsidP="006B61CC">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lastRenderedPageBreak/>
        <w:t>B</w:t>
      </w:r>
      <w:r w:rsidR="00153326" w:rsidRPr="00156C47">
        <w:rPr>
          <w:rFonts w:ascii="Times New Roman" w:hAnsi="Times New Roman" w:cs="Times New Roman"/>
          <w:b/>
          <w:bCs/>
          <w:sz w:val="24"/>
          <w:szCs w:val="22"/>
        </w:rPr>
        <w:t>AB</w:t>
      </w:r>
      <w:r w:rsidRPr="00156C47">
        <w:rPr>
          <w:rFonts w:ascii="Times New Roman" w:hAnsi="Times New Roman" w:cs="Times New Roman"/>
          <w:b/>
          <w:bCs/>
          <w:sz w:val="24"/>
          <w:szCs w:val="22"/>
        </w:rPr>
        <w:t xml:space="preserve"> I</w:t>
      </w:r>
    </w:p>
    <w:p w14:paraId="2AF7A7BA" w14:textId="7AF4B047" w:rsidR="00224E2E" w:rsidRPr="00156C47" w:rsidRDefault="00224E2E" w:rsidP="006B61CC">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t>PENDAHULUAN</w:t>
      </w:r>
    </w:p>
    <w:p w14:paraId="77CDF855" w14:textId="5E8B912D" w:rsidR="00153326" w:rsidRPr="00156C47" w:rsidRDefault="00153326" w:rsidP="006B61CC">
      <w:pPr>
        <w:pStyle w:val="ListParagraph"/>
        <w:numPr>
          <w:ilvl w:val="1"/>
          <w:numId w:val="1"/>
        </w:numPr>
        <w:spacing w:line="360" w:lineRule="auto"/>
        <w:ind w:left="0" w:firstLine="0"/>
        <w:rPr>
          <w:rFonts w:ascii="Times New Roman" w:hAnsi="Times New Roman" w:cs="Times New Roman"/>
          <w:b/>
          <w:bCs/>
          <w:sz w:val="24"/>
          <w:szCs w:val="22"/>
        </w:rPr>
      </w:pPr>
      <w:r w:rsidRPr="00156C47">
        <w:rPr>
          <w:rFonts w:ascii="Times New Roman" w:hAnsi="Times New Roman" w:cs="Times New Roman"/>
          <w:b/>
          <w:bCs/>
          <w:sz w:val="24"/>
          <w:szCs w:val="22"/>
        </w:rPr>
        <w:t>Latar Belakang</w:t>
      </w:r>
    </w:p>
    <w:p w14:paraId="3A0A6443" w14:textId="77777777"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Ilmu Tajwid secara bahasa mempunyai arti memperindah/tahsin [1]. Sedangkan Ilmu Tajwid secara istilah memiliki beberapa pengertian yang saling berdekatan. Di antaranya : a. Ilmu yang mempelajari cara menempatkan huruf pada tempatnya dengan mempertimbangkan makhraj (tempat keluarnya huruf), ciri-ciri, waqaf (berhenti), dan ibtida' (permulaan) tanpa menimbulkan kesulitan atau beban bagi pelafazhnya. b. Ilmu yang menjelaskan prinsip-prinsip dan aturan-aturan yang harus diikuti saat membaca Al-Qur'an sesuai dengan metode yang diajarkan oleh Rasulullah saw dan diterima oleh umat Muslim. c. Ilmu yang digunakan untuk memahami cara mengucapkan ayat-ayat suci Al-Qur'an. [1].</w:t>
      </w:r>
    </w:p>
    <w:p w14:paraId="70111D8A" w14:textId="77777777" w:rsidR="006E615E" w:rsidRPr="00156C47" w:rsidRDefault="006E615E" w:rsidP="006B61CC">
      <w:pPr>
        <w:pStyle w:val="ListParagraph"/>
        <w:spacing w:line="360" w:lineRule="auto"/>
        <w:ind w:left="0"/>
        <w:rPr>
          <w:rFonts w:ascii="Times New Roman" w:hAnsi="Times New Roman" w:cs="Times New Roman"/>
          <w:sz w:val="24"/>
          <w:szCs w:val="24"/>
        </w:rPr>
      </w:pPr>
    </w:p>
    <w:p w14:paraId="3BB51FD4" w14:textId="77777777"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 xml:space="preserve">Tujuan mempelajari ilmu tajwid ialah agar dapat membaca ayat-ayat al-Qur’an dengan baik (fashih) sesuai dengan yang diajarkan Rasulullah saw. serta dapat memelihara lisannya dari kesalahan-kesalahan ketika membaca al-Qur’an.[2]. Hukum mempelajari ilmu tajwid adalah </w:t>
      </w:r>
      <w:r w:rsidRPr="00156C47">
        <w:rPr>
          <w:rFonts w:ascii="Times New Roman" w:hAnsi="Times New Roman" w:cs="Times New Roman"/>
          <w:i/>
          <w:iCs/>
          <w:sz w:val="24"/>
          <w:szCs w:val="24"/>
        </w:rPr>
        <w:t>fardhu kifayah</w:t>
      </w:r>
      <w:r w:rsidRPr="00156C47">
        <w:rPr>
          <w:rFonts w:ascii="Times New Roman" w:hAnsi="Times New Roman" w:cs="Times New Roman"/>
          <w:sz w:val="24"/>
          <w:szCs w:val="24"/>
        </w:rPr>
        <w:t xml:space="preserve">, artinya jika ada sebagian kaum muslimin yang mempelajari ilmu tajwid, maka gugurlah kewajiban sebagian kaum muslimin lainnya. Adapun mengamalkan ilmu tajwid hukumnya </w:t>
      </w:r>
      <w:r w:rsidRPr="00156C47">
        <w:rPr>
          <w:rFonts w:ascii="Times New Roman" w:hAnsi="Times New Roman" w:cs="Times New Roman"/>
          <w:i/>
          <w:iCs/>
          <w:sz w:val="24"/>
          <w:szCs w:val="24"/>
        </w:rPr>
        <w:t xml:space="preserve">fardhu ‘ain </w:t>
      </w:r>
      <w:r w:rsidRPr="00156C47">
        <w:rPr>
          <w:rFonts w:ascii="Times New Roman" w:hAnsi="Times New Roman" w:cs="Times New Roman"/>
          <w:sz w:val="24"/>
          <w:szCs w:val="24"/>
        </w:rPr>
        <w:t>bagi setiap pembaca al-Qur’an (qari’) dari umat Islam. Artinya, meskipun hukum mempelajari tajwid fardhu kifayah , tetapi membaca al-Qur’an dengan baik dan benar adalah suatu keharusan (fardhu’ain) [2].</w:t>
      </w:r>
    </w:p>
    <w:p w14:paraId="374DCF30" w14:textId="77777777" w:rsidR="006E615E" w:rsidRPr="00156C47" w:rsidRDefault="006E615E" w:rsidP="006B61CC">
      <w:pPr>
        <w:pStyle w:val="ListParagraph"/>
        <w:spacing w:line="360" w:lineRule="auto"/>
        <w:ind w:left="0"/>
        <w:rPr>
          <w:rFonts w:ascii="Times New Roman" w:hAnsi="Times New Roman" w:cs="Times New Roman"/>
          <w:b/>
          <w:bCs/>
          <w:sz w:val="24"/>
          <w:szCs w:val="24"/>
        </w:rPr>
      </w:pPr>
    </w:p>
    <w:p w14:paraId="2E92D86A" w14:textId="3F1229F9"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Pada umumnya pembelajaran ilmu tajwid sudah diajarkan sejak kecil dan dalam jangka waktu yang lama. Akan tetapi, hanya sedikit umat muslim yang memahami ilmu tajwid secara menyeluruh. Meskipun minat belajar ilmu tajwid masih ada, namun banyak dari umat muslim yang sibuk dengan aktifitasnya sehingga tidak bisa membagi waktu untuk belajar ilmu tajwid. Maka tak jarang umat muslim memilih belajar ilmu tajwid di rumah. Namun media pembelajaran yang tersedia di rumah memiliki kekurangan seperti buku yang penyajiannya berupa tulisan sehinggan susah dipahami oleh umat muslim awam dan bisa jadi sumber bacaan tajwidnya kurang terpercaya[4].</w:t>
      </w:r>
    </w:p>
    <w:p w14:paraId="2BE8ECBD" w14:textId="77777777" w:rsidR="00BE7818" w:rsidRDefault="00BE7818" w:rsidP="006B61CC">
      <w:pPr>
        <w:pStyle w:val="ListParagraph"/>
        <w:spacing w:line="360" w:lineRule="auto"/>
        <w:ind w:left="0"/>
        <w:rPr>
          <w:rFonts w:ascii="Times New Roman" w:hAnsi="Times New Roman" w:cs="Times New Roman"/>
          <w:sz w:val="24"/>
          <w:szCs w:val="24"/>
        </w:rPr>
      </w:pPr>
    </w:p>
    <w:p w14:paraId="52853086" w14:textId="610F8833"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 xml:space="preserve">Pemanfaatan media dalam proses pembelajaran memegang peranan penting dalama proses belajar. Media pembelajaran ini berisi materi-materi yang tujuannya dapat memudahkan pengguna untuk memahami materi yang disajikan[3]. Salah satu media yang dapat </w:t>
      </w:r>
      <w:r w:rsidRPr="00156C47">
        <w:rPr>
          <w:rFonts w:ascii="Times New Roman" w:hAnsi="Times New Roman" w:cs="Times New Roman"/>
          <w:sz w:val="24"/>
          <w:szCs w:val="24"/>
        </w:rPr>
        <w:lastRenderedPageBreak/>
        <w:t>dimanfaatkan untuk pembelajaran tajwid adalah Web Interaktif, dalam web ini kita dapat meningkatkan minat belajar tajwid dengan cara membungkus pembelajaran tajwid ini dengan cara yang menarik di dalam sebuah website, seperti dengan menonton video, menjawab kuis, dan dll.</w:t>
      </w:r>
    </w:p>
    <w:p w14:paraId="0563BABE" w14:textId="77777777" w:rsidR="006E615E" w:rsidRPr="00156C47" w:rsidRDefault="006E615E" w:rsidP="006B61CC">
      <w:pPr>
        <w:pStyle w:val="ListParagraph"/>
        <w:spacing w:line="360" w:lineRule="auto"/>
        <w:ind w:left="0"/>
        <w:rPr>
          <w:rFonts w:ascii="Times New Roman" w:hAnsi="Times New Roman" w:cs="Times New Roman"/>
          <w:sz w:val="24"/>
          <w:szCs w:val="24"/>
        </w:rPr>
      </w:pPr>
    </w:p>
    <w:p w14:paraId="5AA37299" w14:textId="77777777"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Mewujudkan pembelajaran berbasis web bukan sekedar meletakkan materi belajar pada web untuk kemudian diakses melalui komputer/hp/tablet. Web bukan hanya digunakan sebagai media alternatif pengganti kertas untuk menyimpan berbagai dokumentasi atau informasi. Web memiliki keunggulan dari media kertas atau media lainnya, yaitu dapat diakses dimanapun dan kapanpun selama kita terhubung internet[6].</w:t>
      </w:r>
      <w:r w:rsidRPr="00156C47">
        <w:rPr>
          <w:rFonts w:ascii="Times New Roman" w:hAnsi="Times New Roman" w:cs="Times New Roman"/>
          <w:b/>
          <w:bCs/>
          <w:sz w:val="24"/>
          <w:szCs w:val="24"/>
        </w:rPr>
        <w:t xml:space="preserve"> </w:t>
      </w:r>
      <w:r w:rsidRPr="00156C47">
        <w:rPr>
          <w:rFonts w:ascii="Times New Roman" w:hAnsi="Times New Roman" w:cs="Times New Roman"/>
          <w:sz w:val="24"/>
          <w:szCs w:val="24"/>
        </w:rPr>
        <w:t>Selain itu, halaman web dapat berisi konten multimedia yang dapat membuat pembelajaran menjadi lebih menarik, ilustratif, dan interaktif. Website dapat dibuat dengan menggunakan framework tertentu untuk memudahkan programmer dalam membangun web [3]. Laravel adalah framework yang dapat digunakan untuk membuat aplikasi berbasis web yang disusun dalam bahasa PHP.</w:t>
      </w:r>
    </w:p>
    <w:p w14:paraId="4B704354" w14:textId="77777777" w:rsidR="007E0DD8" w:rsidRPr="00156C47" w:rsidRDefault="007E0DD8" w:rsidP="006B61CC">
      <w:pPr>
        <w:pStyle w:val="ListParagraph"/>
        <w:spacing w:line="360" w:lineRule="auto"/>
        <w:ind w:left="0"/>
        <w:rPr>
          <w:rFonts w:ascii="Times New Roman" w:hAnsi="Times New Roman" w:cs="Times New Roman"/>
          <w:sz w:val="24"/>
          <w:szCs w:val="24"/>
        </w:rPr>
      </w:pPr>
      <w:r w:rsidRPr="00156C47">
        <w:rPr>
          <w:rFonts w:ascii="Times New Roman" w:hAnsi="Times New Roman" w:cs="Times New Roman"/>
          <w:sz w:val="24"/>
          <w:szCs w:val="24"/>
        </w:rPr>
        <w:t>Materi yang disajikan pada website ini dikhususkan untuk dasar-dasar ilmu tajwid seperti qolqolah sughro dan kubro, idgham, iqlab, hukum nun sukun dan tanwin, hukum nun sukun mim sukun, huruf makharijul,  shifatul huruf yang disajikan dalam bentuk teks, gambar, audio dan video yang menarik.[3]</w:t>
      </w:r>
    </w:p>
    <w:p w14:paraId="3969AD15" w14:textId="77777777" w:rsidR="006E615E" w:rsidRPr="00156C47" w:rsidRDefault="006E615E" w:rsidP="006B61CC">
      <w:pPr>
        <w:pStyle w:val="ListParagraph"/>
        <w:spacing w:line="360" w:lineRule="auto"/>
        <w:ind w:left="0"/>
        <w:rPr>
          <w:rFonts w:ascii="Times New Roman" w:hAnsi="Times New Roman" w:cs="Times New Roman"/>
          <w:sz w:val="24"/>
          <w:szCs w:val="24"/>
        </w:rPr>
      </w:pPr>
    </w:p>
    <w:p w14:paraId="2C956CE3" w14:textId="1A60B4C8" w:rsidR="00F8390E" w:rsidRPr="00156C47" w:rsidRDefault="00F8390E" w:rsidP="006B61CC">
      <w:pPr>
        <w:pStyle w:val="ListParagraph"/>
        <w:spacing w:line="360" w:lineRule="auto"/>
        <w:ind w:left="0"/>
        <w:rPr>
          <w:rStyle w:val="fontstyle01"/>
          <w:rFonts w:ascii="Times New Roman" w:hAnsi="Times New Roman" w:cs="Times New Roman"/>
        </w:rPr>
      </w:pPr>
      <w:r w:rsidRPr="00156C47">
        <w:rPr>
          <w:rStyle w:val="fontstyle01"/>
          <w:rFonts w:ascii="Times New Roman" w:hAnsi="Times New Roman" w:cs="Times New Roman"/>
        </w:rPr>
        <w:t xml:space="preserve">Pembelajaran Tajwid </w:t>
      </w:r>
      <w:r w:rsidR="00294F0A" w:rsidRPr="00156C47">
        <w:rPr>
          <w:rStyle w:val="fontstyle01"/>
          <w:rFonts w:ascii="Times New Roman" w:hAnsi="Times New Roman" w:cs="Times New Roman"/>
        </w:rPr>
        <w:t>sering kali</w:t>
      </w:r>
      <w:r w:rsidRPr="00156C47">
        <w:rPr>
          <w:rStyle w:val="fontstyle01"/>
          <w:rFonts w:ascii="Times New Roman" w:hAnsi="Times New Roman" w:cs="Times New Roman"/>
        </w:rPr>
        <w:t xml:space="preserve"> </w:t>
      </w:r>
      <w:r w:rsidR="00294F0A" w:rsidRPr="00156C47">
        <w:rPr>
          <w:rStyle w:val="fontstyle01"/>
          <w:rFonts w:ascii="Times New Roman" w:hAnsi="Times New Roman" w:cs="Times New Roman"/>
        </w:rPr>
        <w:t xml:space="preserve">menjadi pembelajaran </w:t>
      </w:r>
      <w:r w:rsidRPr="00156C47">
        <w:rPr>
          <w:rStyle w:val="fontstyle01"/>
          <w:rFonts w:ascii="Times New Roman" w:hAnsi="Times New Roman" w:cs="Times New Roman"/>
        </w:rPr>
        <w:t>yang membosankan</w:t>
      </w:r>
      <w:r w:rsidRPr="00156C47">
        <w:rPr>
          <w:rFonts w:ascii="Times New Roman" w:hAnsi="Times New Roman" w:cs="Times New Roman"/>
          <w:color w:val="000000"/>
        </w:rPr>
        <w:br/>
      </w:r>
      <w:r w:rsidRPr="00156C47">
        <w:rPr>
          <w:rStyle w:val="fontstyle01"/>
          <w:rFonts w:ascii="Times New Roman" w:hAnsi="Times New Roman" w:cs="Times New Roman"/>
        </w:rPr>
        <w:t>karena memang terkadang jauh dari peminatan mahasiswa saat kini. Mahasiswa kini</w:t>
      </w:r>
      <w:r w:rsidRPr="00156C47">
        <w:rPr>
          <w:rFonts w:ascii="Times New Roman" w:hAnsi="Times New Roman" w:cs="Times New Roman"/>
          <w:color w:val="000000"/>
        </w:rPr>
        <w:br/>
      </w:r>
      <w:r w:rsidRPr="00156C47">
        <w:rPr>
          <w:rStyle w:val="fontstyle01"/>
          <w:rFonts w:ascii="Times New Roman" w:hAnsi="Times New Roman" w:cs="Times New Roman"/>
        </w:rPr>
        <w:t>yang cenderung melakukan studi yang berkaitan dengan apa yang dapat mereka</w:t>
      </w:r>
      <w:r w:rsidRPr="00156C47">
        <w:rPr>
          <w:rFonts w:ascii="Times New Roman" w:hAnsi="Times New Roman" w:cs="Times New Roman"/>
          <w:color w:val="000000"/>
        </w:rPr>
        <w:br/>
      </w:r>
      <w:r w:rsidRPr="00156C47">
        <w:rPr>
          <w:rStyle w:val="fontstyle01"/>
          <w:rFonts w:ascii="Times New Roman" w:hAnsi="Times New Roman" w:cs="Times New Roman"/>
        </w:rPr>
        <w:t>kerjakan dalam tugas sehari-hari setelah mereka selesai kuliah. Sementara tawaran</w:t>
      </w:r>
      <w:r w:rsidRPr="00156C47">
        <w:rPr>
          <w:rFonts w:ascii="Times New Roman" w:hAnsi="Times New Roman" w:cs="Times New Roman"/>
          <w:color w:val="000000"/>
        </w:rPr>
        <w:br/>
      </w:r>
      <w:r w:rsidRPr="00156C47">
        <w:rPr>
          <w:rStyle w:val="fontstyle01"/>
          <w:rFonts w:ascii="Times New Roman" w:hAnsi="Times New Roman" w:cs="Times New Roman"/>
        </w:rPr>
        <w:t>pekerjaan profesional kekinian lebih menjadikan hal-hal yang bersifat instan dan halhal yang lebih praktis-pragmatis dalam membangun skala kehidupan yang lebih</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mundan. Sementara tuntutan eskatologis menuju kehidupan akherat yang lebih baik,</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acapkali terpinggirkan oleh kehidupan yang serba praktis dan bersifat keduniawian.</w:t>
      </w:r>
      <w:r w:rsidR="006E615E" w:rsidRPr="00156C47">
        <w:rPr>
          <w:rStyle w:val="fontstyle01"/>
          <w:rFonts w:ascii="Times New Roman" w:hAnsi="Times New Roman" w:cs="Times New Roman"/>
        </w:rPr>
        <w:t>[</w:t>
      </w:r>
      <w:r w:rsidRPr="00156C47">
        <w:rPr>
          <w:rStyle w:val="fontstyle01"/>
          <w:rFonts w:ascii="Times New Roman" w:hAnsi="Times New Roman" w:cs="Times New Roman"/>
        </w:rPr>
        <w:t>2</w:t>
      </w:r>
      <w:r w:rsidR="006E615E" w:rsidRPr="00156C47">
        <w:rPr>
          <w:rStyle w:val="fontstyle01"/>
          <w:rFonts w:ascii="Times New Roman" w:hAnsi="Times New Roman" w:cs="Times New Roman"/>
        </w:rPr>
        <w:t>]</w:t>
      </w:r>
    </w:p>
    <w:p w14:paraId="21654D00" w14:textId="0B84056F" w:rsidR="00C74E8B" w:rsidRPr="00156C47" w:rsidRDefault="0081023A" w:rsidP="006B61CC">
      <w:pPr>
        <w:pStyle w:val="ListParagraph"/>
        <w:spacing w:line="360" w:lineRule="auto"/>
        <w:ind w:left="0"/>
        <w:rPr>
          <w:rStyle w:val="fontstyle01"/>
          <w:rFonts w:ascii="Times New Roman" w:hAnsi="Times New Roman" w:cs="Times New Roman"/>
        </w:rPr>
      </w:pPr>
      <w:r w:rsidRPr="00156C47">
        <w:rPr>
          <w:rStyle w:val="fontstyle01"/>
          <w:rFonts w:ascii="Times New Roman" w:hAnsi="Times New Roman" w:cs="Times New Roman"/>
        </w:rPr>
        <w:t>Kehidupan yang serba praktis dan serba elektronik dengan internet sebagai</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pendukungnya menambah masalah baru bagi problem pembelajaran di hampir semua</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bidang keilmuan yang ditawarkan. Akibatnya, sangat boleh jadi bahwa pembejalaran</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 xml:space="preserve">Ilmu Tajwid tidak menarik perhatian mereka. </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Penciptaan daya tarik ini agaknya masih menjadi masalah besar, lantaran</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updating metodologi dan media pembelajaran masih menjadi masalah besar yang</w:t>
      </w:r>
      <w:r w:rsidRPr="00156C47">
        <w:rPr>
          <w:rFonts w:ascii="Times New Roman" w:hAnsi="Times New Roman" w:cs="Times New Roman"/>
          <w:color w:val="000000"/>
          <w:sz w:val="24"/>
          <w:szCs w:val="24"/>
        </w:rPr>
        <w:br/>
      </w:r>
      <w:r w:rsidRPr="00156C47">
        <w:rPr>
          <w:rStyle w:val="fontstyle01"/>
          <w:rFonts w:ascii="Times New Roman" w:hAnsi="Times New Roman" w:cs="Times New Roman"/>
        </w:rPr>
        <w:t xml:space="preserve">cukup complicated. </w:t>
      </w:r>
      <w:r w:rsidR="006E615E" w:rsidRPr="00156C47">
        <w:rPr>
          <w:rStyle w:val="fontstyle01"/>
          <w:rFonts w:ascii="Times New Roman" w:hAnsi="Times New Roman" w:cs="Times New Roman"/>
        </w:rPr>
        <w:t>[</w:t>
      </w:r>
      <w:r w:rsidRPr="00156C47">
        <w:rPr>
          <w:rStyle w:val="fontstyle01"/>
          <w:rFonts w:ascii="Times New Roman" w:hAnsi="Times New Roman" w:cs="Times New Roman"/>
        </w:rPr>
        <w:t>3</w:t>
      </w:r>
      <w:r w:rsidR="006E615E" w:rsidRPr="00156C47">
        <w:rPr>
          <w:rStyle w:val="fontstyle01"/>
          <w:rFonts w:ascii="Times New Roman" w:hAnsi="Times New Roman" w:cs="Times New Roman"/>
        </w:rPr>
        <w:t>]</w:t>
      </w:r>
    </w:p>
    <w:p w14:paraId="5214A39C" w14:textId="77777777" w:rsidR="0055322C" w:rsidRPr="00156C47" w:rsidRDefault="0055322C" w:rsidP="006B61CC">
      <w:pPr>
        <w:pStyle w:val="ListParagraph"/>
        <w:spacing w:line="360" w:lineRule="auto"/>
        <w:ind w:left="0"/>
        <w:rPr>
          <w:rFonts w:ascii="Times New Roman" w:hAnsi="Times New Roman" w:cs="Times New Roman"/>
          <w:sz w:val="24"/>
          <w:szCs w:val="24"/>
          <w:lang w:val="id-ID"/>
        </w:rPr>
      </w:pPr>
    </w:p>
    <w:p w14:paraId="347D43F6" w14:textId="213D1168" w:rsidR="007E0DD8" w:rsidRPr="00156C47" w:rsidRDefault="001840FA" w:rsidP="006B61CC">
      <w:pPr>
        <w:pStyle w:val="ListParagraph"/>
        <w:numPr>
          <w:ilvl w:val="1"/>
          <w:numId w:val="1"/>
        </w:numPr>
        <w:spacing w:line="360" w:lineRule="auto"/>
        <w:ind w:left="0" w:firstLine="0"/>
        <w:rPr>
          <w:rFonts w:ascii="Times New Roman" w:hAnsi="Times New Roman" w:cs="Times New Roman"/>
          <w:b/>
          <w:bCs/>
          <w:sz w:val="24"/>
          <w:szCs w:val="24"/>
          <w:lang w:val="id-ID"/>
        </w:rPr>
      </w:pPr>
      <w:r w:rsidRPr="00156C47">
        <w:rPr>
          <w:rFonts w:ascii="Times New Roman" w:hAnsi="Times New Roman" w:cs="Times New Roman"/>
          <w:b/>
          <w:bCs/>
          <w:sz w:val="24"/>
          <w:szCs w:val="24"/>
        </w:rPr>
        <w:t>Rumusan Masalah</w:t>
      </w:r>
    </w:p>
    <w:p w14:paraId="002E286F" w14:textId="1D0488B6" w:rsidR="007E0DD8" w:rsidRPr="00156C47" w:rsidRDefault="007E0DD8"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Dikarenakan kemajuan teknologi dan banyaknya masyarakat yang kurang mengerti masalah ilmu tajwid, sementara tajwid ini sangatlah penting bagi seluruh umat islam dan tajwid ini merupakan dasar sekali untuk membaca </w:t>
      </w:r>
      <w:r w:rsidR="009A008F" w:rsidRPr="00156C47">
        <w:rPr>
          <w:rFonts w:ascii="Times New Roman" w:hAnsi="Times New Roman" w:cs="Times New Roman"/>
          <w:sz w:val="24"/>
          <w:szCs w:val="24"/>
          <w:lang w:val="id-ID"/>
        </w:rPr>
        <w:t>A</w:t>
      </w:r>
      <w:r w:rsidRPr="00156C47">
        <w:rPr>
          <w:rFonts w:ascii="Times New Roman" w:hAnsi="Times New Roman" w:cs="Times New Roman"/>
          <w:sz w:val="24"/>
          <w:szCs w:val="24"/>
          <w:lang w:val="id-ID"/>
        </w:rPr>
        <w:t>l</w:t>
      </w:r>
      <w:r w:rsidR="009A008F" w:rsidRPr="00156C47">
        <w:rPr>
          <w:rFonts w:ascii="Times New Roman" w:hAnsi="Times New Roman" w:cs="Times New Roman"/>
          <w:sz w:val="24"/>
          <w:szCs w:val="24"/>
          <w:lang w:val="id-ID"/>
        </w:rPr>
        <w:t>-</w:t>
      </w:r>
      <w:r w:rsidR="00C70980" w:rsidRPr="00156C47">
        <w:rPr>
          <w:rFonts w:ascii="Times New Roman" w:hAnsi="Times New Roman" w:cs="Times New Roman"/>
          <w:sz w:val="24"/>
          <w:szCs w:val="24"/>
          <w:lang w:val="id-ID"/>
        </w:rPr>
        <w:t>Q</w:t>
      </w:r>
      <w:r w:rsidRPr="00156C47">
        <w:rPr>
          <w:rFonts w:ascii="Times New Roman" w:hAnsi="Times New Roman" w:cs="Times New Roman"/>
          <w:sz w:val="24"/>
          <w:szCs w:val="24"/>
          <w:lang w:val="id-ID"/>
        </w:rPr>
        <w:t>ur</w:t>
      </w:r>
      <w:r w:rsidR="000257F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an. Semakin maju nya zaman semakin canggihnya teknologi yang diterima</w:t>
      </w:r>
      <w:r w:rsidR="00A33824"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 </w:t>
      </w:r>
      <w:r w:rsidR="00A33824" w:rsidRPr="00156C47">
        <w:rPr>
          <w:rFonts w:ascii="Times New Roman" w:hAnsi="Times New Roman" w:cs="Times New Roman"/>
          <w:sz w:val="24"/>
          <w:szCs w:val="24"/>
          <w:lang w:val="id-ID"/>
        </w:rPr>
        <w:t>M</w:t>
      </w:r>
      <w:r w:rsidRPr="00156C47">
        <w:rPr>
          <w:rFonts w:ascii="Times New Roman" w:hAnsi="Times New Roman" w:cs="Times New Roman"/>
          <w:sz w:val="24"/>
          <w:szCs w:val="24"/>
          <w:lang w:val="id-ID"/>
        </w:rPr>
        <w:t>aka</w:t>
      </w:r>
      <w:r w:rsidR="00A33824"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 kita mengajukan yang </w:t>
      </w:r>
      <w:r w:rsidR="00A33824" w:rsidRPr="00156C47">
        <w:rPr>
          <w:rFonts w:ascii="Times New Roman" w:hAnsi="Times New Roman" w:cs="Times New Roman"/>
          <w:sz w:val="24"/>
          <w:szCs w:val="24"/>
          <w:lang w:val="id-ID"/>
        </w:rPr>
        <w:t>sebuah aplikasi yang ber</w:t>
      </w:r>
      <w:r w:rsidRPr="00156C47">
        <w:rPr>
          <w:rFonts w:ascii="Times New Roman" w:hAnsi="Times New Roman" w:cs="Times New Roman"/>
          <w:sz w:val="24"/>
          <w:szCs w:val="24"/>
          <w:lang w:val="id-ID"/>
        </w:rPr>
        <w:t>nama</w:t>
      </w:r>
      <w:r w:rsidR="00E7428B" w:rsidRPr="00282DA1">
        <w:rPr>
          <w:rFonts w:ascii="Times New Roman" w:hAnsi="Times New Roman" w:cs="Times New Roman"/>
          <w:sz w:val="24"/>
          <w:szCs w:val="24"/>
          <w:lang w:val="id-ID"/>
        </w:rPr>
        <w:t xml:space="preserve"> </w:t>
      </w:r>
      <w:r w:rsidR="00FB0D55" w:rsidRPr="00156C47">
        <w:rPr>
          <w:rFonts w:ascii="Times New Roman" w:hAnsi="Times New Roman" w:cs="Times New Roman"/>
          <w:sz w:val="24"/>
          <w:szCs w:val="24"/>
          <w:lang w:val="id-ID"/>
        </w:rPr>
        <w:t xml:space="preserve">SIBETA (Situs Pembelajaran Tajwid) </w:t>
      </w:r>
      <w:r w:rsidRPr="00156C47">
        <w:rPr>
          <w:rFonts w:ascii="Times New Roman" w:hAnsi="Times New Roman" w:cs="Times New Roman"/>
          <w:sz w:val="24"/>
          <w:szCs w:val="24"/>
          <w:lang w:val="id-ID"/>
        </w:rPr>
        <w:t xml:space="preserve">agar bisa mempermudah untuk </w:t>
      </w:r>
      <w:r w:rsidR="00530976" w:rsidRPr="00156C47">
        <w:rPr>
          <w:rFonts w:ascii="Times New Roman" w:hAnsi="Times New Roman" w:cs="Times New Roman"/>
          <w:sz w:val="24"/>
          <w:szCs w:val="24"/>
          <w:lang w:val="id-ID"/>
        </w:rPr>
        <w:t>belajar tajwid</w:t>
      </w:r>
      <w:r w:rsidRPr="00156C47">
        <w:rPr>
          <w:rFonts w:ascii="Times New Roman" w:hAnsi="Times New Roman" w:cs="Times New Roman"/>
          <w:sz w:val="24"/>
          <w:szCs w:val="24"/>
          <w:lang w:val="id-ID"/>
        </w:rPr>
        <w:t xml:space="preserve"> tanpa harus mendatangi suatu majlis. Walaupun kurang fleksibel dengan cara aplikasi, tapi </w:t>
      </w:r>
      <w:r w:rsidR="00236C1F" w:rsidRPr="00156C47">
        <w:rPr>
          <w:rFonts w:ascii="Times New Roman" w:hAnsi="Times New Roman" w:cs="Times New Roman"/>
          <w:sz w:val="24"/>
          <w:szCs w:val="24"/>
          <w:lang w:val="id-ID"/>
        </w:rPr>
        <w:t xml:space="preserve">dengan </w:t>
      </w:r>
      <w:r w:rsidRPr="00156C47">
        <w:rPr>
          <w:rFonts w:ascii="Times New Roman" w:hAnsi="Times New Roman" w:cs="Times New Roman"/>
          <w:sz w:val="24"/>
          <w:szCs w:val="24"/>
          <w:lang w:val="id-ID"/>
        </w:rPr>
        <w:t>menggunakan aplikasi ini dapat menyicil setengah dari pekerjaan kita selama kita fokus untuk melakukannya fokus untuk ingin belajar</w:t>
      </w:r>
    </w:p>
    <w:p w14:paraId="767DCCF5" w14:textId="2CA702A3" w:rsidR="00C74E8B" w:rsidRPr="00156C47" w:rsidRDefault="007E0DD8"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Masalah kedua adalah banyaknya orangtua yang baru belajar </w:t>
      </w:r>
      <w:r w:rsidR="00312C80" w:rsidRPr="00156C47">
        <w:rPr>
          <w:rFonts w:ascii="Times New Roman" w:hAnsi="Times New Roman" w:cs="Times New Roman"/>
          <w:sz w:val="24"/>
          <w:szCs w:val="24"/>
          <w:lang w:val="id-ID"/>
        </w:rPr>
        <w:t>A</w:t>
      </w:r>
      <w:r w:rsidRPr="00156C47">
        <w:rPr>
          <w:rFonts w:ascii="Times New Roman" w:hAnsi="Times New Roman" w:cs="Times New Roman"/>
          <w:sz w:val="24"/>
          <w:szCs w:val="24"/>
          <w:lang w:val="id-ID"/>
        </w:rPr>
        <w:t>l</w:t>
      </w:r>
      <w:r w:rsidR="00312C80" w:rsidRPr="00156C47">
        <w:rPr>
          <w:rFonts w:ascii="Times New Roman" w:hAnsi="Times New Roman" w:cs="Times New Roman"/>
          <w:sz w:val="24"/>
          <w:szCs w:val="24"/>
          <w:lang w:val="id-ID"/>
        </w:rPr>
        <w:t>-</w:t>
      </w:r>
      <w:r w:rsidR="00C51E51" w:rsidRPr="00156C47">
        <w:rPr>
          <w:rFonts w:ascii="Times New Roman" w:hAnsi="Times New Roman" w:cs="Times New Roman"/>
          <w:sz w:val="24"/>
          <w:szCs w:val="24"/>
          <w:lang w:val="id-ID"/>
        </w:rPr>
        <w:t>Q</w:t>
      </w:r>
      <w:r w:rsidRPr="00156C47">
        <w:rPr>
          <w:rFonts w:ascii="Times New Roman" w:hAnsi="Times New Roman" w:cs="Times New Roman"/>
          <w:sz w:val="24"/>
          <w:szCs w:val="24"/>
          <w:lang w:val="id-ID"/>
        </w:rPr>
        <w:t>ur</w:t>
      </w:r>
      <w:r w:rsidR="000257F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an tanpa tau dasar</w:t>
      </w:r>
      <w:r w:rsidR="00042573"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dasar tajwid</w:t>
      </w:r>
      <w:r w:rsidR="00C74E8B" w:rsidRPr="00156C47">
        <w:rPr>
          <w:rFonts w:ascii="Times New Roman" w:hAnsi="Times New Roman" w:cs="Times New Roman"/>
          <w:sz w:val="24"/>
          <w:szCs w:val="24"/>
          <w:lang w:val="id-ID"/>
        </w:rPr>
        <w:t>,</w:t>
      </w:r>
      <w:r w:rsidR="0079424B" w:rsidRPr="00156C47">
        <w:rPr>
          <w:rFonts w:ascii="Times New Roman" w:hAnsi="Times New Roman" w:cs="Times New Roman"/>
          <w:sz w:val="24"/>
          <w:szCs w:val="24"/>
          <w:lang w:val="id-ID"/>
        </w:rPr>
        <w:t xml:space="preserve"> </w:t>
      </w:r>
      <w:r w:rsidRPr="00156C47">
        <w:rPr>
          <w:rFonts w:ascii="Times New Roman" w:hAnsi="Times New Roman" w:cs="Times New Roman"/>
          <w:sz w:val="24"/>
          <w:szCs w:val="24"/>
          <w:lang w:val="id-ID"/>
        </w:rPr>
        <w:t>maka disini kami menyediakan fitur</w:t>
      </w:r>
      <w:r w:rsidR="00A15603"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fitur yang mudah dibaca serta didengar oleh pada orang tua</w:t>
      </w:r>
      <w:r w:rsidR="00C74E8B" w:rsidRPr="00156C47">
        <w:rPr>
          <w:rFonts w:ascii="Times New Roman" w:hAnsi="Times New Roman" w:cs="Times New Roman"/>
          <w:sz w:val="24"/>
          <w:szCs w:val="24"/>
          <w:lang w:val="id-ID"/>
        </w:rPr>
        <w:t>. Lain dari pada itu fitur ini sangat mudah dipahami</w:t>
      </w:r>
      <w:r w:rsidR="0079424B" w:rsidRPr="00156C47">
        <w:rPr>
          <w:rFonts w:ascii="Times New Roman" w:hAnsi="Times New Roman" w:cs="Times New Roman"/>
          <w:sz w:val="24"/>
          <w:szCs w:val="24"/>
          <w:lang w:val="id-ID"/>
        </w:rPr>
        <w:t>.</w:t>
      </w:r>
    </w:p>
    <w:p w14:paraId="54DBAC53" w14:textId="7648E986" w:rsidR="00C74E8B" w:rsidRPr="00156C47" w:rsidRDefault="00C74E8B"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Dan masalah yang selanjutnya adalah kurangnya waktu kita jika kita mengunjungi majlis mungkin diantara kita memiliki kesibukan lain sehingga ketika kita ingin belajar tajwid terhalangi oleh kesibukan kita yang lain,</w:t>
      </w:r>
      <w:r w:rsidR="0022036F" w:rsidRPr="00156C47">
        <w:rPr>
          <w:rFonts w:ascii="Times New Roman" w:hAnsi="Times New Roman" w:cs="Times New Roman"/>
          <w:sz w:val="24"/>
          <w:szCs w:val="24"/>
          <w:lang w:val="id-ID"/>
        </w:rPr>
        <w:t xml:space="preserve"> maka dari itu</w:t>
      </w:r>
      <w:r w:rsidRPr="00156C47">
        <w:rPr>
          <w:rFonts w:ascii="Times New Roman" w:hAnsi="Times New Roman" w:cs="Times New Roman"/>
          <w:sz w:val="24"/>
          <w:szCs w:val="24"/>
          <w:lang w:val="id-ID"/>
        </w:rPr>
        <w:t xml:space="preserve"> disini kami </w:t>
      </w:r>
      <w:r w:rsidR="009701A5" w:rsidRPr="00156C47">
        <w:rPr>
          <w:rFonts w:ascii="Times New Roman" w:hAnsi="Times New Roman" w:cs="Times New Roman"/>
          <w:sz w:val="24"/>
          <w:szCs w:val="24"/>
          <w:lang w:val="id-ID"/>
        </w:rPr>
        <w:t xml:space="preserve">ingin </w:t>
      </w:r>
      <w:r w:rsidRPr="00156C47">
        <w:rPr>
          <w:rFonts w:ascii="Times New Roman" w:hAnsi="Times New Roman" w:cs="Times New Roman"/>
          <w:sz w:val="24"/>
          <w:szCs w:val="24"/>
          <w:lang w:val="id-ID"/>
        </w:rPr>
        <w:t xml:space="preserve">mempermudah </w:t>
      </w:r>
      <w:r w:rsidR="009701A5" w:rsidRPr="00156C47">
        <w:rPr>
          <w:rFonts w:ascii="Times New Roman" w:hAnsi="Times New Roman" w:cs="Times New Roman"/>
          <w:sz w:val="24"/>
          <w:szCs w:val="24"/>
          <w:lang w:val="id-ID"/>
        </w:rPr>
        <w:t xml:space="preserve">pembelajaran ilmu tajwid dengan </w:t>
      </w:r>
      <w:r w:rsidRPr="00156C47">
        <w:rPr>
          <w:rFonts w:ascii="Times New Roman" w:hAnsi="Times New Roman" w:cs="Times New Roman"/>
          <w:sz w:val="24"/>
          <w:szCs w:val="24"/>
          <w:lang w:val="id-ID"/>
        </w:rPr>
        <w:t xml:space="preserve">cara </w:t>
      </w:r>
      <w:r w:rsidR="009701A5" w:rsidRPr="00156C47">
        <w:rPr>
          <w:rFonts w:ascii="Times New Roman" w:hAnsi="Times New Roman" w:cs="Times New Roman"/>
          <w:sz w:val="24"/>
          <w:szCs w:val="24"/>
          <w:lang w:val="id-ID"/>
        </w:rPr>
        <w:t>belajar langsung di dalam sebuah aplikasi/website</w:t>
      </w:r>
      <w:r w:rsidRPr="00156C47">
        <w:rPr>
          <w:rFonts w:ascii="Times New Roman" w:hAnsi="Times New Roman" w:cs="Times New Roman"/>
          <w:sz w:val="24"/>
          <w:szCs w:val="24"/>
          <w:lang w:val="id-ID"/>
        </w:rPr>
        <w:t>.</w:t>
      </w:r>
    </w:p>
    <w:p w14:paraId="76E839D8" w14:textId="77777777" w:rsidR="00C74E8B" w:rsidRPr="00156C47" w:rsidRDefault="00C74E8B" w:rsidP="006B61CC">
      <w:pPr>
        <w:spacing w:line="360" w:lineRule="auto"/>
        <w:rPr>
          <w:rFonts w:ascii="Times New Roman" w:hAnsi="Times New Roman" w:cs="Times New Roman"/>
          <w:sz w:val="24"/>
          <w:szCs w:val="24"/>
          <w:lang w:val="id-ID"/>
        </w:rPr>
      </w:pPr>
    </w:p>
    <w:p w14:paraId="1AE96113" w14:textId="32FE5692" w:rsidR="007E0DD8" w:rsidRPr="00156C47" w:rsidRDefault="00C74E8B" w:rsidP="006B61CC">
      <w:pPr>
        <w:pStyle w:val="ListParagraph"/>
        <w:numPr>
          <w:ilvl w:val="1"/>
          <w:numId w:val="1"/>
        </w:numPr>
        <w:spacing w:line="360" w:lineRule="auto"/>
        <w:ind w:left="0" w:firstLine="0"/>
        <w:rPr>
          <w:rFonts w:ascii="Times New Roman" w:hAnsi="Times New Roman" w:cs="Times New Roman"/>
          <w:sz w:val="24"/>
          <w:szCs w:val="24"/>
          <w:lang w:val="id-ID"/>
        </w:rPr>
      </w:pPr>
      <w:r w:rsidRPr="00156C47">
        <w:rPr>
          <w:rFonts w:ascii="Times New Roman" w:hAnsi="Times New Roman" w:cs="Times New Roman"/>
          <w:b/>
          <w:bCs/>
          <w:sz w:val="24"/>
          <w:szCs w:val="24"/>
          <w:lang w:val="id-ID"/>
        </w:rPr>
        <w:t>Tujuan</w:t>
      </w:r>
    </w:p>
    <w:p w14:paraId="3B1E8560" w14:textId="2E8BD975" w:rsidR="006B7DA1" w:rsidRPr="00156C47" w:rsidRDefault="00C74E8B"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Tujuan </w:t>
      </w:r>
      <w:r w:rsidR="00D77555" w:rsidRPr="00156C47">
        <w:rPr>
          <w:rFonts w:ascii="Times New Roman" w:hAnsi="Times New Roman" w:cs="Times New Roman"/>
          <w:sz w:val="24"/>
          <w:szCs w:val="24"/>
          <w:lang w:val="id-ID"/>
        </w:rPr>
        <w:t>aplikasi ini</w:t>
      </w:r>
      <w:r w:rsidRPr="00156C47">
        <w:rPr>
          <w:rFonts w:ascii="Times New Roman" w:hAnsi="Times New Roman" w:cs="Times New Roman"/>
          <w:sz w:val="24"/>
          <w:szCs w:val="24"/>
          <w:lang w:val="id-ID"/>
        </w:rPr>
        <w:t xml:space="preserve"> tidak lain dan tidak bukan adalah untuk mempermudah bagi yang ingin belajar ilmu tajwid dengan tartil dan singkat maka disini </w:t>
      </w:r>
      <w:r w:rsidR="00D87317" w:rsidRPr="00156C47">
        <w:rPr>
          <w:rFonts w:ascii="Times New Roman" w:hAnsi="Times New Roman" w:cs="Times New Roman"/>
          <w:sz w:val="24"/>
          <w:szCs w:val="24"/>
          <w:lang w:val="id-ID"/>
        </w:rPr>
        <w:t xml:space="preserve">dirancanglah </w:t>
      </w:r>
      <w:r w:rsidRPr="00156C47">
        <w:rPr>
          <w:rFonts w:ascii="Times New Roman" w:hAnsi="Times New Roman" w:cs="Times New Roman"/>
          <w:sz w:val="24"/>
          <w:szCs w:val="24"/>
          <w:lang w:val="id-ID"/>
        </w:rPr>
        <w:t xml:space="preserve">suatu aplikasi yang </w:t>
      </w:r>
      <w:r w:rsidR="00D87317" w:rsidRPr="00156C47">
        <w:rPr>
          <w:rFonts w:ascii="Times New Roman" w:hAnsi="Times New Roman" w:cs="Times New Roman"/>
          <w:sz w:val="24"/>
          <w:szCs w:val="24"/>
          <w:lang w:val="id-ID"/>
        </w:rPr>
        <w:t>menyediakan pembelajaran tajwid berbasis website.</w:t>
      </w:r>
      <w:r w:rsidRPr="00156C47">
        <w:rPr>
          <w:rFonts w:ascii="Times New Roman" w:hAnsi="Times New Roman" w:cs="Times New Roman"/>
          <w:sz w:val="24"/>
          <w:szCs w:val="24"/>
          <w:lang w:val="id-ID"/>
        </w:rPr>
        <w:t xml:space="preserve"> tidak usah susah</w:t>
      </w:r>
      <w:r w:rsidR="002E25CA" w:rsidRPr="00156C47">
        <w:rPr>
          <w:rFonts w:ascii="Times New Roman" w:hAnsi="Times New Roman" w:cs="Times New Roman"/>
          <w:sz w:val="24"/>
          <w:szCs w:val="24"/>
          <w:lang w:val="id-ID"/>
        </w:rPr>
        <w:t>-</w:t>
      </w:r>
      <w:r w:rsidRPr="00156C47">
        <w:rPr>
          <w:rFonts w:ascii="Times New Roman" w:hAnsi="Times New Roman" w:cs="Times New Roman"/>
          <w:sz w:val="24"/>
          <w:szCs w:val="24"/>
          <w:lang w:val="id-ID"/>
        </w:rPr>
        <w:t xml:space="preserve">susah untuk </w:t>
      </w:r>
      <w:r w:rsidR="002E25CA" w:rsidRPr="00156C47">
        <w:rPr>
          <w:rFonts w:ascii="Times New Roman" w:hAnsi="Times New Roman" w:cs="Times New Roman"/>
          <w:sz w:val="24"/>
          <w:szCs w:val="24"/>
          <w:lang w:val="id-ID"/>
        </w:rPr>
        <w:t xml:space="preserve">mencari tempat untuk </w:t>
      </w:r>
      <w:r w:rsidRPr="00156C47">
        <w:rPr>
          <w:rFonts w:ascii="Times New Roman" w:hAnsi="Times New Roman" w:cs="Times New Roman"/>
          <w:sz w:val="24"/>
          <w:szCs w:val="24"/>
          <w:lang w:val="id-ID"/>
        </w:rPr>
        <w:t>mempelajari</w:t>
      </w:r>
      <w:r w:rsidR="00801316" w:rsidRPr="00156C47">
        <w:rPr>
          <w:rFonts w:ascii="Times New Roman" w:hAnsi="Times New Roman" w:cs="Times New Roman"/>
          <w:sz w:val="24"/>
          <w:szCs w:val="24"/>
          <w:lang w:val="id-ID"/>
        </w:rPr>
        <w:t xml:space="preserve"> ilmu tajwid,</w:t>
      </w:r>
      <w:r w:rsidRPr="00156C47">
        <w:rPr>
          <w:rFonts w:ascii="Times New Roman" w:hAnsi="Times New Roman" w:cs="Times New Roman"/>
          <w:sz w:val="24"/>
          <w:szCs w:val="24"/>
          <w:lang w:val="id-ID"/>
        </w:rPr>
        <w:t xml:space="preserve"> cukup </w:t>
      </w:r>
      <w:r w:rsidR="001A5A17" w:rsidRPr="00156C47">
        <w:rPr>
          <w:rFonts w:ascii="Times New Roman" w:hAnsi="Times New Roman" w:cs="Times New Roman"/>
          <w:sz w:val="24"/>
          <w:szCs w:val="24"/>
          <w:lang w:val="id-ID"/>
        </w:rPr>
        <w:t>dengan</w:t>
      </w:r>
      <w:r w:rsidRPr="00156C47">
        <w:rPr>
          <w:rFonts w:ascii="Times New Roman" w:hAnsi="Times New Roman" w:cs="Times New Roman"/>
          <w:sz w:val="24"/>
          <w:szCs w:val="24"/>
          <w:lang w:val="id-ID"/>
        </w:rPr>
        <w:t xml:space="preserve"> membuka</w:t>
      </w:r>
      <w:r w:rsidR="001A5A17" w:rsidRPr="00156C47">
        <w:rPr>
          <w:rFonts w:ascii="Times New Roman" w:hAnsi="Times New Roman" w:cs="Times New Roman"/>
          <w:sz w:val="24"/>
          <w:szCs w:val="24"/>
          <w:lang w:val="id-ID"/>
        </w:rPr>
        <w:t xml:space="preserve"> aplikasinya </w:t>
      </w:r>
      <w:r w:rsidRPr="00156C47">
        <w:rPr>
          <w:rFonts w:ascii="Times New Roman" w:hAnsi="Times New Roman" w:cs="Times New Roman"/>
          <w:sz w:val="24"/>
          <w:szCs w:val="24"/>
          <w:lang w:val="id-ID"/>
        </w:rPr>
        <w:t xml:space="preserve">saja kita dapat dengan mudah </w:t>
      </w:r>
      <w:r w:rsidR="001A5A17" w:rsidRPr="00156C47">
        <w:rPr>
          <w:rFonts w:ascii="Times New Roman" w:hAnsi="Times New Roman" w:cs="Times New Roman"/>
          <w:sz w:val="24"/>
          <w:szCs w:val="24"/>
          <w:lang w:val="id-ID"/>
        </w:rPr>
        <w:t>mempelajarinya dan</w:t>
      </w:r>
      <w:r w:rsidR="00FE2606" w:rsidRPr="00156C47">
        <w:rPr>
          <w:rFonts w:ascii="Times New Roman" w:hAnsi="Times New Roman" w:cs="Times New Roman"/>
          <w:sz w:val="24"/>
          <w:szCs w:val="24"/>
          <w:lang w:val="id-ID"/>
        </w:rPr>
        <w:t xml:space="preserve"> </w:t>
      </w:r>
      <w:r w:rsidRPr="00156C47">
        <w:rPr>
          <w:rFonts w:ascii="Times New Roman" w:hAnsi="Times New Roman" w:cs="Times New Roman"/>
          <w:sz w:val="24"/>
          <w:szCs w:val="24"/>
          <w:lang w:val="id-ID"/>
        </w:rPr>
        <w:t>memahaminya</w:t>
      </w:r>
      <w:r w:rsidR="009A6BD0" w:rsidRPr="00156C47">
        <w:rPr>
          <w:rFonts w:ascii="Times New Roman" w:hAnsi="Times New Roman" w:cs="Times New Roman"/>
          <w:sz w:val="24"/>
          <w:szCs w:val="24"/>
          <w:lang w:val="id-ID"/>
        </w:rPr>
        <w:t>. L</w:t>
      </w:r>
      <w:r w:rsidRPr="00156C47">
        <w:rPr>
          <w:rFonts w:ascii="Times New Roman" w:hAnsi="Times New Roman" w:cs="Times New Roman"/>
          <w:sz w:val="24"/>
          <w:szCs w:val="24"/>
          <w:lang w:val="id-ID"/>
        </w:rPr>
        <w:t xml:space="preserve">ain daripada itu </w:t>
      </w:r>
      <w:r w:rsidR="006B7DA1" w:rsidRPr="00156C47">
        <w:rPr>
          <w:rFonts w:ascii="Times New Roman" w:hAnsi="Times New Roman" w:cs="Times New Roman"/>
          <w:sz w:val="24"/>
          <w:szCs w:val="24"/>
          <w:lang w:val="id-ID"/>
        </w:rPr>
        <w:t xml:space="preserve">dalam aplikasi ini kita dapat </w:t>
      </w:r>
      <w:r w:rsidR="00F0225C" w:rsidRPr="00156C47">
        <w:rPr>
          <w:rFonts w:ascii="Times New Roman" w:hAnsi="Times New Roman" w:cs="Times New Roman"/>
          <w:sz w:val="24"/>
          <w:szCs w:val="24"/>
          <w:lang w:val="id-ID"/>
        </w:rPr>
        <w:t>menghemat</w:t>
      </w:r>
      <w:r w:rsidR="006B7DA1" w:rsidRPr="00156C47">
        <w:rPr>
          <w:rFonts w:ascii="Times New Roman" w:hAnsi="Times New Roman" w:cs="Times New Roman"/>
          <w:sz w:val="24"/>
          <w:szCs w:val="24"/>
          <w:lang w:val="id-ID"/>
        </w:rPr>
        <w:t xml:space="preserve"> waktu, tenaga dan biaya</w:t>
      </w:r>
      <w:r w:rsidR="00F34FED" w:rsidRPr="00156C47">
        <w:rPr>
          <w:rFonts w:ascii="Times New Roman" w:hAnsi="Times New Roman" w:cs="Times New Roman"/>
          <w:sz w:val="24"/>
          <w:szCs w:val="24"/>
          <w:lang w:val="id-ID"/>
        </w:rPr>
        <w:t xml:space="preserve"> yang sebenarnya harus kita keluarkan untuk belajar tajwid di suatu tempat/majlis</w:t>
      </w:r>
      <w:r w:rsidR="006B7DA1" w:rsidRPr="00156C47">
        <w:rPr>
          <w:rFonts w:ascii="Times New Roman" w:hAnsi="Times New Roman" w:cs="Times New Roman"/>
          <w:sz w:val="24"/>
          <w:szCs w:val="24"/>
          <w:lang w:val="id-ID"/>
        </w:rPr>
        <w:t>.</w:t>
      </w:r>
      <w:r w:rsidR="004F46D9" w:rsidRPr="00156C47">
        <w:rPr>
          <w:rFonts w:ascii="Times New Roman" w:hAnsi="Times New Roman" w:cs="Times New Roman"/>
          <w:sz w:val="24"/>
          <w:szCs w:val="24"/>
          <w:lang w:val="id-ID"/>
        </w:rPr>
        <w:t xml:space="preserve"> </w:t>
      </w:r>
    </w:p>
    <w:p w14:paraId="106D46C6" w14:textId="0EE04E7B" w:rsidR="006B7DA1" w:rsidRPr="00156C47" w:rsidRDefault="00E90649"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Aplikasi ini bertujuan </w:t>
      </w:r>
      <w:r w:rsidR="006F1EC3" w:rsidRPr="00156C47">
        <w:rPr>
          <w:rFonts w:ascii="Times New Roman" w:hAnsi="Times New Roman" w:cs="Times New Roman"/>
          <w:sz w:val="24"/>
          <w:szCs w:val="24"/>
          <w:lang w:val="id-ID"/>
        </w:rPr>
        <w:t>untuk</w:t>
      </w:r>
      <w:r w:rsidRPr="00156C47">
        <w:rPr>
          <w:rFonts w:ascii="Times New Roman" w:hAnsi="Times New Roman" w:cs="Times New Roman"/>
          <w:sz w:val="24"/>
          <w:szCs w:val="24"/>
          <w:lang w:val="id-ID"/>
        </w:rPr>
        <w:t xml:space="preserve"> </w:t>
      </w:r>
      <w:r w:rsidR="006F1EC3" w:rsidRPr="00156C47">
        <w:rPr>
          <w:rFonts w:ascii="Times New Roman" w:hAnsi="Times New Roman" w:cs="Times New Roman"/>
          <w:sz w:val="24"/>
          <w:szCs w:val="24"/>
          <w:lang w:val="id-ID"/>
        </w:rPr>
        <w:t>memanfaatkan teknologi di masa kini sebagai alat pembelajaran yang dapat mempermudah dan membantu ummat islam dalam mempelajari ilmu tajwid</w:t>
      </w:r>
      <w:r w:rsidR="00C22422" w:rsidRPr="00156C47">
        <w:rPr>
          <w:rFonts w:ascii="Times New Roman" w:hAnsi="Times New Roman" w:cs="Times New Roman"/>
          <w:sz w:val="24"/>
          <w:szCs w:val="24"/>
          <w:lang w:val="id-ID"/>
        </w:rPr>
        <w:t xml:space="preserve"> dan juga aplikasi ini dirancang sedemikian rupa supaya lebih mudah dipahami oleh orang-tua dan menarik bagi anak-anak.</w:t>
      </w:r>
    </w:p>
    <w:p w14:paraId="1D6AEDB9" w14:textId="77777777" w:rsidR="009C0585" w:rsidRPr="00156C47" w:rsidRDefault="009C0585" w:rsidP="006B61CC">
      <w:pPr>
        <w:spacing w:line="360" w:lineRule="auto"/>
        <w:rPr>
          <w:rFonts w:ascii="Times New Roman" w:hAnsi="Times New Roman" w:cs="Times New Roman"/>
          <w:sz w:val="24"/>
          <w:szCs w:val="24"/>
          <w:lang w:val="id-ID"/>
        </w:rPr>
      </w:pPr>
    </w:p>
    <w:p w14:paraId="62B7F0CA" w14:textId="2B45FECE" w:rsidR="000D34FD" w:rsidRPr="00156C47" w:rsidRDefault="006972A1" w:rsidP="006B61CC">
      <w:pPr>
        <w:pStyle w:val="ListParagraph"/>
        <w:numPr>
          <w:ilvl w:val="1"/>
          <w:numId w:val="1"/>
        </w:numPr>
        <w:spacing w:line="360" w:lineRule="auto"/>
        <w:ind w:left="0" w:firstLine="0"/>
        <w:rPr>
          <w:rFonts w:ascii="Times New Roman" w:hAnsi="Times New Roman" w:cs="Times New Roman"/>
          <w:b/>
          <w:bCs/>
          <w:sz w:val="24"/>
          <w:szCs w:val="24"/>
          <w:lang w:val="id-ID"/>
        </w:rPr>
      </w:pPr>
      <w:r w:rsidRPr="00156C47">
        <w:rPr>
          <w:rFonts w:ascii="Times New Roman" w:hAnsi="Times New Roman" w:cs="Times New Roman"/>
          <w:b/>
          <w:bCs/>
          <w:sz w:val="24"/>
          <w:szCs w:val="24"/>
        </w:rPr>
        <w:t>Manfaat</w:t>
      </w:r>
    </w:p>
    <w:p w14:paraId="4D088F5E" w14:textId="37FF441A" w:rsidR="007D60E4" w:rsidRPr="00156C47" w:rsidRDefault="00C450A0"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 xml:space="preserve">Pembuatan aplikasi ini </w:t>
      </w:r>
      <w:r w:rsidR="000D34FD" w:rsidRPr="00156C47">
        <w:rPr>
          <w:rFonts w:ascii="Times New Roman" w:hAnsi="Times New Roman" w:cs="Times New Roman"/>
          <w:sz w:val="24"/>
          <w:szCs w:val="24"/>
          <w:lang w:val="id-ID"/>
        </w:rPr>
        <w:t>memiliki beberapa manfaat yang dapat di</w:t>
      </w:r>
      <w:r w:rsidR="00A05ED4" w:rsidRPr="00156C47">
        <w:rPr>
          <w:rFonts w:ascii="Times New Roman" w:hAnsi="Times New Roman" w:cs="Times New Roman"/>
          <w:sz w:val="24"/>
          <w:szCs w:val="24"/>
        </w:rPr>
        <w:t xml:space="preserve"> </w:t>
      </w:r>
      <w:r w:rsidR="000D34FD" w:rsidRPr="00156C47">
        <w:rPr>
          <w:rFonts w:ascii="Times New Roman" w:hAnsi="Times New Roman" w:cs="Times New Roman"/>
          <w:sz w:val="24"/>
          <w:szCs w:val="24"/>
          <w:lang w:val="id-ID"/>
        </w:rPr>
        <w:t>identifikasi.</w:t>
      </w:r>
      <w:r w:rsidR="000B48D2" w:rsidRPr="00156C47">
        <w:rPr>
          <w:rFonts w:ascii="Times New Roman" w:hAnsi="Times New Roman" w:cs="Times New Roman"/>
          <w:sz w:val="24"/>
          <w:szCs w:val="24"/>
          <w:lang w:val="id-ID"/>
        </w:rPr>
        <w:t xml:space="preserve"> </w:t>
      </w:r>
    </w:p>
    <w:p w14:paraId="7C445D80" w14:textId="4BEE0960" w:rsidR="000D34FD" w:rsidRPr="00156C47" w:rsidRDefault="000B48D2"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lang w:val="id-ID"/>
        </w:rPr>
        <w:t xml:space="preserve">Berikut adalah </w:t>
      </w:r>
      <w:r w:rsidR="00D90662" w:rsidRPr="00156C47">
        <w:rPr>
          <w:rFonts w:ascii="Times New Roman" w:hAnsi="Times New Roman" w:cs="Times New Roman"/>
          <w:sz w:val="24"/>
          <w:szCs w:val="24"/>
        </w:rPr>
        <w:t xml:space="preserve">manfaat </w:t>
      </w:r>
      <w:r w:rsidRPr="00156C47">
        <w:rPr>
          <w:rFonts w:ascii="Times New Roman" w:hAnsi="Times New Roman" w:cs="Times New Roman"/>
          <w:sz w:val="24"/>
          <w:szCs w:val="24"/>
          <w:lang w:val="id-ID"/>
        </w:rPr>
        <w:t xml:space="preserve">dari </w:t>
      </w:r>
      <w:r w:rsidR="00D90662" w:rsidRPr="00156C47">
        <w:rPr>
          <w:rFonts w:ascii="Times New Roman" w:hAnsi="Times New Roman" w:cs="Times New Roman"/>
          <w:sz w:val="24"/>
          <w:szCs w:val="24"/>
        </w:rPr>
        <w:t>dibangunnya aplikasi SIBETA (Situs Pembelajaran Tajwid)</w:t>
      </w:r>
      <w:r w:rsidR="00B96FB3" w:rsidRPr="00156C47">
        <w:rPr>
          <w:rFonts w:ascii="Times New Roman" w:hAnsi="Times New Roman" w:cs="Times New Roman"/>
          <w:sz w:val="24"/>
          <w:szCs w:val="24"/>
        </w:rPr>
        <w:t>:</w:t>
      </w:r>
    </w:p>
    <w:p w14:paraId="4D63EC1A" w14:textId="21BCDF7F" w:rsidR="000B48D2" w:rsidRPr="00156C47" w:rsidRDefault="001439D4"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lang w:val="id-ID"/>
        </w:rPr>
        <w:t xml:space="preserve">- </w:t>
      </w:r>
      <w:r w:rsidR="000B48D2" w:rsidRPr="00156C47">
        <w:rPr>
          <w:rFonts w:ascii="Times New Roman" w:hAnsi="Times New Roman" w:cs="Times New Roman"/>
          <w:sz w:val="24"/>
          <w:szCs w:val="24"/>
          <w:lang w:val="id-ID"/>
        </w:rPr>
        <w:t>Peningkatan pemahaman tajwid</w:t>
      </w:r>
      <w:r w:rsidR="00D86280" w:rsidRPr="00156C47">
        <w:rPr>
          <w:rFonts w:ascii="Times New Roman" w:hAnsi="Times New Roman" w:cs="Times New Roman"/>
          <w:sz w:val="24"/>
          <w:szCs w:val="24"/>
        </w:rPr>
        <w:t>.</w:t>
      </w:r>
      <w:r w:rsidR="00EB7EAA" w:rsidRPr="00156C47">
        <w:rPr>
          <w:rFonts w:ascii="Times New Roman" w:hAnsi="Times New Roman" w:cs="Times New Roman"/>
          <w:sz w:val="24"/>
          <w:szCs w:val="24"/>
        </w:rPr>
        <w:t xml:space="preserve"> </w:t>
      </w:r>
    </w:p>
    <w:p w14:paraId="72F6F80D" w14:textId="61A2E01A" w:rsidR="000B48D2" w:rsidRPr="00156C47" w:rsidRDefault="0042007A"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Kemudahan </w:t>
      </w:r>
      <w:r w:rsidR="00894FBD" w:rsidRPr="00156C47">
        <w:rPr>
          <w:rFonts w:ascii="Times New Roman" w:hAnsi="Times New Roman" w:cs="Times New Roman"/>
          <w:sz w:val="24"/>
          <w:szCs w:val="24"/>
        </w:rPr>
        <w:t>a</w:t>
      </w:r>
      <w:r w:rsidR="000B48D2" w:rsidRPr="00156C47">
        <w:rPr>
          <w:rFonts w:ascii="Times New Roman" w:hAnsi="Times New Roman" w:cs="Times New Roman"/>
          <w:sz w:val="24"/>
          <w:szCs w:val="24"/>
          <w:lang w:val="id-ID"/>
        </w:rPr>
        <w:t>kses</w:t>
      </w:r>
      <w:r w:rsidR="00D86280" w:rsidRPr="00156C47">
        <w:rPr>
          <w:rFonts w:ascii="Times New Roman" w:hAnsi="Times New Roman" w:cs="Times New Roman"/>
          <w:sz w:val="24"/>
          <w:szCs w:val="24"/>
        </w:rPr>
        <w:t>.</w:t>
      </w:r>
      <w:r w:rsidR="000B48D2" w:rsidRPr="00156C47">
        <w:rPr>
          <w:rFonts w:ascii="Times New Roman" w:hAnsi="Times New Roman" w:cs="Times New Roman"/>
          <w:sz w:val="24"/>
          <w:szCs w:val="24"/>
          <w:lang w:val="id-ID"/>
        </w:rPr>
        <w:t xml:space="preserve"> </w:t>
      </w:r>
    </w:p>
    <w:p w14:paraId="0A5D8B2A" w14:textId="2BA825D1" w:rsidR="000B48D2" w:rsidRPr="00156C47" w:rsidRDefault="00570975"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Efektivitas </w:t>
      </w:r>
      <w:r w:rsidR="00894FBD" w:rsidRPr="00156C47">
        <w:rPr>
          <w:rFonts w:ascii="Times New Roman" w:hAnsi="Times New Roman" w:cs="Times New Roman"/>
          <w:sz w:val="24"/>
          <w:szCs w:val="24"/>
        </w:rPr>
        <w:t>p</w:t>
      </w:r>
      <w:r w:rsidR="000B48D2" w:rsidRPr="00156C47">
        <w:rPr>
          <w:rFonts w:ascii="Times New Roman" w:hAnsi="Times New Roman" w:cs="Times New Roman"/>
          <w:sz w:val="24"/>
          <w:szCs w:val="24"/>
          <w:lang w:val="id-ID"/>
        </w:rPr>
        <w:t xml:space="preserve">embelajaran </w:t>
      </w:r>
      <w:r w:rsidR="00894FBD" w:rsidRPr="00156C47">
        <w:rPr>
          <w:rFonts w:ascii="Times New Roman" w:hAnsi="Times New Roman" w:cs="Times New Roman"/>
          <w:sz w:val="24"/>
          <w:szCs w:val="24"/>
        </w:rPr>
        <w:t>m</w:t>
      </w:r>
      <w:r w:rsidR="000B48D2" w:rsidRPr="00156C47">
        <w:rPr>
          <w:rFonts w:ascii="Times New Roman" w:hAnsi="Times New Roman" w:cs="Times New Roman"/>
          <w:sz w:val="24"/>
          <w:szCs w:val="24"/>
          <w:lang w:val="id-ID"/>
        </w:rPr>
        <w:t>andiri</w:t>
      </w:r>
      <w:r w:rsidR="00D86280" w:rsidRPr="00156C47">
        <w:rPr>
          <w:rFonts w:ascii="Times New Roman" w:hAnsi="Times New Roman" w:cs="Times New Roman"/>
          <w:sz w:val="24"/>
          <w:szCs w:val="24"/>
        </w:rPr>
        <w:t>.</w:t>
      </w:r>
    </w:p>
    <w:p w14:paraId="2847A706" w14:textId="5A9CD067" w:rsidR="000B48D2" w:rsidRPr="00156C47" w:rsidRDefault="00570975"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Perbandingan dengan </w:t>
      </w:r>
      <w:r w:rsidR="00894FBD" w:rsidRPr="00156C47">
        <w:rPr>
          <w:rFonts w:ascii="Times New Roman" w:hAnsi="Times New Roman" w:cs="Times New Roman"/>
          <w:sz w:val="24"/>
          <w:szCs w:val="24"/>
        </w:rPr>
        <w:t>m</w:t>
      </w:r>
      <w:r w:rsidR="000B48D2" w:rsidRPr="00156C47">
        <w:rPr>
          <w:rFonts w:ascii="Times New Roman" w:hAnsi="Times New Roman" w:cs="Times New Roman"/>
          <w:sz w:val="24"/>
          <w:szCs w:val="24"/>
          <w:lang w:val="id-ID"/>
        </w:rPr>
        <w:t xml:space="preserve">etode </w:t>
      </w:r>
      <w:r w:rsidR="00894FBD" w:rsidRPr="00156C47">
        <w:rPr>
          <w:rFonts w:ascii="Times New Roman" w:hAnsi="Times New Roman" w:cs="Times New Roman"/>
          <w:sz w:val="24"/>
          <w:szCs w:val="24"/>
        </w:rPr>
        <w:t>k</w:t>
      </w:r>
      <w:r w:rsidR="000B48D2" w:rsidRPr="00156C47">
        <w:rPr>
          <w:rFonts w:ascii="Times New Roman" w:hAnsi="Times New Roman" w:cs="Times New Roman"/>
          <w:sz w:val="24"/>
          <w:szCs w:val="24"/>
          <w:lang w:val="id-ID"/>
        </w:rPr>
        <w:t>onvensional</w:t>
      </w:r>
      <w:r w:rsidR="00D86280" w:rsidRPr="00156C47">
        <w:rPr>
          <w:rFonts w:ascii="Times New Roman" w:hAnsi="Times New Roman" w:cs="Times New Roman"/>
          <w:sz w:val="24"/>
          <w:szCs w:val="24"/>
        </w:rPr>
        <w:t>.</w:t>
      </w:r>
    </w:p>
    <w:p w14:paraId="11C88746" w14:textId="03A88A04" w:rsidR="000B48D2" w:rsidRPr="00156C47" w:rsidRDefault="00570975"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 xml:space="preserve">Kontribusi terhadap </w:t>
      </w:r>
      <w:r w:rsidR="00894FBD" w:rsidRPr="00156C47">
        <w:rPr>
          <w:rFonts w:ascii="Times New Roman" w:hAnsi="Times New Roman" w:cs="Times New Roman"/>
          <w:sz w:val="24"/>
          <w:szCs w:val="24"/>
        </w:rPr>
        <w:t>l</w:t>
      </w:r>
      <w:r w:rsidR="000B48D2" w:rsidRPr="00156C47">
        <w:rPr>
          <w:rFonts w:ascii="Times New Roman" w:hAnsi="Times New Roman" w:cs="Times New Roman"/>
          <w:sz w:val="24"/>
          <w:szCs w:val="24"/>
          <w:lang w:val="id-ID"/>
        </w:rPr>
        <w:t xml:space="preserve">iterasi </w:t>
      </w:r>
      <w:r w:rsidR="00894FBD" w:rsidRPr="00156C47">
        <w:rPr>
          <w:rFonts w:ascii="Times New Roman" w:hAnsi="Times New Roman" w:cs="Times New Roman"/>
          <w:sz w:val="24"/>
          <w:szCs w:val="24"/>
        </w:rPr>
        <w:t>a</w:t>
      </w:r>
      <w:r w:rsidR="000B48D2" w:rsidRPr="00156C47">
        <w:rPr>
          <w:rFonts w:ascii="Times New Roman" w:hAnsi="Times New Roman" w:cs="Times New Roman"/>
          <w:sz w:val="24"/>
          <w:szCs w:val="24"/>
          <w:lang w:val="id-ID"/>
        </w:rPr>
        <w:t>l-qur</w:t>
      </w:r>
      <w:r w:rsidR="00894FBD" w:rsidRPr="00156C47">
        <w:rPr>
          <w:rFonts w:ascii="Times New Roman" w:hAnsi="Times New Roman" w:cs="Times New Roman"/>
          <w:sz w:val="24"/>
          <w:szCs w:val="24"/>
        </w:rPr>
        <w:t>’</w:t>
      </w:r>
      <w:r w:rsidR="000B48D2" w:rsidRPr="00156C47">
        <w:rPr>
          <w:rFonts w:ascii="Times New Roman" w:hAnsi="Times New Roman" w:cs="Times New Roman"/>
          <w:sz w:val="24"/>
          <w:szCs w:val="24"/>
          <w:lang w:val="id-ID"/>
        </w:rPr>
        <w:t>an</w:t>
      </w:r>
      <w:r w:rsidR="00D86280" w:rsidRPr="00156C47">
        <w:rPr>
          <w:rFonts w:ascii="Times New Roman" w:hAnsi="Times New Roman" w:cs="Times New Roman"/>
          <w:sz w:val="24"/>
          <w:szCs w:val="24"/>
        </w:rPr>
        <w:t>.</w:t>
      </w:r>
    </w:p>
    <w:p w14:paraId="16BF0DA6" w14:textId="32807F9E" w:rsidR="000B48D2" w:rsidRPr="00156C47" w:rsidRDefault="00570975"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D86280" w:rsidRPr="00156C47">
        <w:rPr>
          <w:rFonts w:ascii="Times New Roman" w:hAnsi="Times New Roman" w:cs="Times New Roman"/>
          <w:sz w:val="24"/>
          <w:szCs w:val="24"/>
        </w:rPr>
        <w:t>Penghematan waktu, tenaga, dan biaya</w:t>
      </w:r>
      <w:r w:rsidR="00B13AD7" w:rsidRPr="00156C47">
        <w:rPr>
          <w:rFonts w:ascii="Times New Roman" w:hAnsi="Times New Roman" w:cs="Times New Roman"/>
          <w:sz w:val="24"/>
          <w:szCs w:val="24"/>
        </w:rPr>
        <w:t xml:space="preserve"> dalam belajar tajwid</w:t>
      </w:r>
      <w:r w:rsidR="00522805" w:rsidRPr="00156C47">
        <w:rPr>
          <w:rFonts w:ascii="Times New Roman" w:hAnsi="Times New Roman" w:cs="Times New Roman"/>
          <w:sz w:val="24"/>
          <w:szCs w:val="24"/>
        </w:rPr>
        <w:t>.</w:t>
      </w:r>
    </w:p>
    <w:p w14:paraId="6A655FC4" w14:textId="0BC49CFA" w:rsidR="00206372" w:rsidRPr="00156C47" w:rsidRDefault="00570975"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 </w:t>
      </w:r>
      <w:r w:rsidR="000B48D2" w:rsidRPr="00156C47">
        <w:rPr>
          <w:rFonts w:ascii="Times New Roman" w:hAnsi="Times New Roman" w:cs="Times New Roman"/>
          <w:sz w:val="24"/>
          <w:szCs w:val="24"/>
          <w:lang w:val="id-ID"/>
        </w:rPr>
        <w:t>Penerapan</w:t>
      </w:r>
      <w:r w:rsidR="005C6EE9" w:rsidRPr="00156C47">
        <w:rPr>
          <w:rFonts w:ascii="Times New Roman" w:hAnsi="Times New Roman" w:cs="Times New Roman"/>
          <w:sz w:val="24"/>
          <w:szCs w:val="24"/>
        </w:rPr>
        <w:t>/Pemanfaatan</w:t>
      </w:r>
      <w:r w:rsidR="000B48D2" w:rsidRPr="00156C47">
        <w:rPr>
          <w:rFonts w:ascii="Times New Roman" w:hAnsi="Times New Roman" w:cs="Times New Roman"/>
          <w:sz w:val="24"/>
          <w:szCs w:val="24"/>
          <w:lang w:val="id-ID"/>
        </w:rPr>
        <w:t xml:space="preserve"> </w:t>
      </w:r>
      <w:r w:rsidR="00894FBD" w:rsidRPr="00156C47">
        <w:rPr>
          <w:rFonts w:ascii="Times New Roman" w:hAnsi="Times New Roman" w:cs="Times New Roman"/>
          <w:sz w:val="24"/>
          <w:szCs w:val="24"/>
        </w:rPr>
        <w:t>t</w:t>
      </w:r>
      <w:r w:rsidR="000B48D2" w:rsidRPr="00156C47">
        <w:rPr>
          <w:rFonts w:ascii="Times New Roman" w:hAnsi="Times New Roman" w:cs="Times New Roman"/>
          <w:sz w:val="24"/>
          <w:szCs w:val="24"/>
          <w:lang w:val="id-ID"/>
        </w:rPr>
        <w:t xml:space="preserve">eknologi dalam </w:t>
      </w:r>
      <w:r w:rsidR="00894FBD" w:rsidRPr="00156C47">
        <w:rPr>
          <w:rFonts w:ascii="Times New Roman" w:hAnsi="Times New Roman" w:cs="Times New Roman"/>
          <w:sz w:val="24"/>
          <w:szCs w:val="24"/>
        </w:rPr>
        <w:t>p</w:t>
      </w:r>
      <w:r w:rsidR="000B48D2" w:rsidRPr="00156C47">
        <w:rPr>
          <w:rFonts w:ascii="Times New Roman" w:hAnsi="Times New Roman" w:cs="Times New Roman"/>
          <w:sz w:val="24"/>
          <w:szCs w:val="24"/>
          <w:lang w:val="id-ID"/>
        </w:rPr>
        <w:t>embelajaran</w:t>
      </w:r>
      <w:r w:rsidR="00905245" w:rsidRPr="00156C47">
        <w:rPr>
          <w:rFonts w:ascii="Times New Roman" w:hAnsi="Times New Roman" w:cs="Times New Roman"/>
          <w:sz w:val="24"/>
          <w:szCs w:val="24"/>
        </w:rPr>
        <w:t>.</w:t>
      </w:r>
    </w:p>
    <w:p w14:paraId="10CCFC5A" w14:textId="77777777" w:rsidR="00206372" w:rsidRPr="00156C47" w:rsidRDefault="00206372" w:rsidP="006B61CC">
      <w:pPr>
        <w:spacing w:line="360" w:lineRule="auto"/>
        <w:rPr>
          <w:rFonts w:ascii="Times New Roman" w:hAnsi="Times New Roman" w:cs="Times New Roman"/>
          <w:b/>
          <w:bCs/>
          <w:i/>
          <w:iCs/>
          <w:sz w:val="24"/>
          <w:szCs w:val="24"/>
          <w:u w:val="single"/>
          <w:lang w:val="id-ID"/>
        </w:rPr>
      </w:pPr>
    </w:p>
    <w:p w14:paraId="637DC117" w14:textId="77777777" w:rsidR="00206372" w:rsidRPr="00156C47" w:rsidRDefault="00206372" w:rsidP="006B61CC">
      <w:pPr>
        <w:spacing w:line="360" w:lineRule="auto"/>
        <w:rPr>
          <w:rFonts w:ascii="Times New Roman" w:hAnsi="Times New Roman" w:cs="Times New Roman"/>
          <w:b/>
          <w:bCs/>
          <w:i/>
          <w:iCs/>
          <w:sz w:val="24"/>
          <w:szCs w:val="24"/>
          <w:u w:val="single"/>
          <w:lang w:val="id-ID"/>
        </w:rPr>
      </w:pPr>
    </w:p>
    <w:p w14:paraId="54BA18B3" w14:textId="77777777" w:rsidR="00206372" w:rsidRPr="00156C47" w:rsidRDefault="00206372" w:rsidP="006B61CC">
      <w:pPr>
        <w:spacing w:line="360" w:lineRule="auto"/>
        <w:rPr>
          <w:rFonts w:ascii="Times New Roman" w:hAnsi="Times New Roman" w:cs="Times New Roman"/>
          <w:b/>
          <w:bCs/>
          <w:i/>
          <w:iCs/>
          <w:sz w:val="24"/>
          <w:szCs w:val="24"/>
          <w:u w:val="single"/>
          <w:lang w:val="id-ID"/>
        </w:rPr>
      </w:pPr>
    </w:p>
    <w:p w14:paraId="2C1DAD46"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06795026"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038F6040"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081FE2B1"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55217B30"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3E6D8F3A"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38D59649" w14:textId="77777777" w:rsidR="00C14CAD" w:rsidRDefault="00C14CAD" w:rsidP="006B61CC">
      <w:pPr>
        <w:spacing w:line="360" w:lineRule="auto"/>
        <w:rPr>
          <w:rFonts w:ascii="Times New Roman" w:hAnsi="Times New Roman" w:cs="Times New Roman"/>
          <w:b/>
          <w:bCs/>
          <w:i/>
          <w:iCs/>
          <w:sz w:val="24"/>
          <w:szCs w:val="24"/>
          <w:u w:val="single"/>
          <w:lang w:val="id-ID"/>
        </w:rPr>
      </w:pPr>
    </w:p>
    <w:p w14:paraId="509CF4D2" w14:textId="77777777" w:rsidR="00221DA4" w:rsidRPr="00156C47" w:rsidRDefault="00221DA4" w:rsidP="006B61CC">
      <w:pPr>
        <w:spacing w:line="360" w:lineRule="auto"/>
        <w:rPr>
          <w:rFonts w:ascii="Times New Roman" w:hAnsi="Times New Roman" w:cs="Times New Roman"/>
          <w:b/>
          <w:bCs/>
          <w:i/>
          <w:iCs/>
          <w:sz w:val="24"/>
          <w:szCs w:val="24"/>
          <w:u w:val="single"/>
          <w:lang w:val="id-ID"/>
        </w:rPr>
      </w:pPr>
    </w:p>
    <w:p w14:paraId="33C7279F"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2FDD6E2C" w14:textId="77777777" w:rsidR="00C14CAD" w:rsidRPr="00156C47" w:rsidRDefault="00C14CAD" w:rsidP="006B61CC">
      <w:pPr>
        <w:spacing w:line="360" w:lineRule="auto"/>
        <w:rPr>
          <w:rFonts w:ascii="Times New Roman" w:hAnsi="Times New Roman" w:cs="Times New Roman"/>
          <w:b/>
          <w:bCs/>
          <w:i/>
          <w:iCs/>
          <w:sz w:val="24"/>
          <w:szCs w:val="24"/>
          <w:u w:val="single"/>
          <w:lang w:val="id-ID"/>
        </w:rPr>
      </w:pPr>
    </w:p>
    <w:p w14:paraId="4D575F54" w14:textId="2A020D35" w:rsidR="001414D1" w:rsidRPr="00156C47" w:rsidRDefault="001414D1" w:rsidP="006B61CC">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BAB II :</w:t>
      </w:r>
      <w:r w:rsidR="00F16C5B" w:rsidRPr="00156C47">
        <w:rPr>
          <w:rFonts w:ascii="Times New Roman" w:hAnsi="Times New Roman" w:cs="Times New Roman"/>
          <w:b/>
          <w:bCs/>
          <w:sz w:val="24"/>
          <w:szCs w:val="24"/>
        </w:rPr>
        <w:t xml:space="preserve"> </w:t>
      </w:r>
      <w:r w:rsidRPr="00156C47">
        <w:rPr>
          <w:rFonts w:ascii="Times New Roman" w:hAnsi="Times New Roman" w:cs="Times New Roman"/>
          <w:b/>
          <w:bCs/>
          <w:sz w:val="24"/>
          <w:szCs w:val="24"/>
          <w:lang w:val="id-ID"/>
        </w:rPr>
        <w:t>Tinjauan Penelitian</w:t>
      </w:r>
    </w:p>
    <w:p w14:paraId="010216E1" w14:textId="094C9786" w:rsidR="001414D1" w:rsidRPr="00156C47" w:rsidRDefault="001414D1"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 xml:space="preserve">2.1 </w:t>
      </w:r>
      <w:r w:rsidR="005E1B3F" w:rsidRPr="00156C47">
        <w:rPr>
          <w:rFonts w:ascii="Times New Roman" w:hAnsi="Times New Roman" w:cs="Times New Roman"/>
          <w:b/>
          <w:bCs/>
          <w:sz w:val="24"/>
          <w:szCs w:val="24"/>
        </w:rPr>
        <w:t>K</w:t>
      </w:r>
      <w:r w:rsidRPr="00156C47">
        <w:rPr>
          <w:rFonts w:ascii="Times New Roman" w:hAnsi="Times New Roman" w:cs="Times New Roman"/>
          <w:b/>
          <w:bCs/>
          <w:sz w:val="24"/>
          <w:szCs w:val="24"/>
          <w:lang w:val="id-ID"/>
        </w:rPr>
        <w:t>ajian Teori</w:t>
      </w:r>
    </w:p>
    <w:p w14:paraId="016C56C2" w14:textId="55D0828A" w:rsidR="001414D1" w:rsidRPr="00156C47" w:rsidRDefault="00140896"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 xml:space="preserve">A. </w:t>
      </w:r>
      <w:r w:rsidR="001414D1" w:rsidRPr="00156C47">
        <w:rPr>
          <w:rFonts w:ascii="Times New Roman" w:hAnsi="Times New Roman" w:cs="Times New Roman"/>
          <w:b/>
          <w:bCs/>
          <w:sz w:val="24"/>
          <w:szCs w:val="24"/>
          <w:lang w:val="id-ID"/>
        </w:rPr>
        <w:t>Ilmu Tajwid</w:t>
      </w:r>
    </w:p>
    <w:p w14:paraId="728ADDE5" w14:textId="5B1301BE"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Ilmu tajwid adalah dasar untuk membaca Al-Qur'an secara baik dan benar, dan ilmu tajwid adalah ilmu yang mempelajari lafal atau pelafalan huruf-huruf yang terdapat dalam kitab suci Al-Qur'an. . </w:t>
      </w:r>
      <w:r w:rsidRPr="00156C47">
        <w:rPr>
          <w:rFonts w:ascii="Times New Roman" w:hAnsi="Times New Roman" w:cs="Times New Roman"/>
          <w:sz w:val="24"/>
          <w:szCs w:val="24"/>
        </w:rPr>
        <w:t>Jadi saat membaca Al-Qur'an, pengucapannya harus benar dan tepat  sesuai kaidah hukumnya, karena jika  membaca atau salah mengucapkannya akan memberikan arti yang berbeda. [5</w:t>
      </w:r>
      <w:r w:rsidRPr="00156C47">
        <w:rPr>
          <w:rFonts w:ascii="Times New Roman" w:hAnsi="Times New Roman" w:cs="Times New Roman"/>
          <w:sz w:val="24"/>
          <w:szCs w:val="24"/>
          <w:lang w:val="id-ID"/>
        </w:rPr>
        <w:t>]</w:t>
      </w:r>
    </w:p>
    <w:p w14:paraId="6E4F5125" w14:textId="77777777"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Mempelajari ilmu tajwid adalah fardhu kifayah. Artinya, jika di suatu tempat, daerah atau negara ada orang Islam yang ahli dalam ilmu tajwid, di mana orang bisa bertanya kepada mereka, maka kewajiban itu telah terpenuhi. Akan tetapi, membaca Al-Qur'an menurut ketentuan ilmu tajwid hukumnya fardhu ‘ain. Artinya siapapun yang membaca Al Quran harus membacanya dengan benar dan baik sesuai ketentuan tajwid [5]. Ilmu tajwid bukan hanya teori tapi praktek. Banyak orang beranggapan bahwa hanya bisa membaca Al Quran saja sudah cukup, padahal di sisi tajwid masih banyak kesalahan [3].</w:t>
      </w:r>
    </w:p>
    <w:p w14:paraId="52B4F2A7" w14:textId="6B72B8F7" w:rsidR="001414D1" w:rsidRPr="00156C47" w:rsidRDefault="009E5DF9" w:rsidP="006B61CC">
      <w:pPr>
        <w:spacing w:line="360" w:lineRule="auto"/>
        <w:rPr>
          <w:rFonts w:ascii="Times New Roman" w:hAnsi="Times New Roman" w:cs="Times New Roman"/>
          <w:sz w:val="24"/>
          <w:szCs w:val="24"/>
          <w:lang w:val="id-ID"/>
        </w:rPr>
      </w:pPr>
      <w:r w:rsidRPr="00156C47">
        <w:rPr>
          <w:rFonts w:ascii="Times New Roman" w:hAnsi="Times New Roman" w:cs="Times New Roman"/>
          <w:b/>
          <w:bCs/>
          <w:sz w:val="24"/>
          <w:szCs w:val="24"/>
        </w:rPr>
        <w:t xml:space="preserve">B. </w:t>
      </w:r>
      <w:r w:rsidR="001414D1" w:rsidRPr="00156C47">
        <w:rPr>
          <w:rFonts w:ascii="Times New Roman" w:hAnsi="Times New Roman" w:cs="Times New Roman"/>
          <w:b/>
          <w:bCs/>
          <w:sz w:val="24"/>
          <w:szCs w:val="24"/>
          <w:lang w:val="id-ID"/>
        </w:rPr>
        <w:t>Website</w:t>
      </w:r>
    </w:p>
    <w:p w14:paraId="2DF3E6F3" w14:textId="5DB98015"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Aplikasi Situs Pembelajaran Tajwid adalah sebuah Platform pembelajaran tajwid berbasis website. Karena website dapat menyediakan informasi serta fasilitas multimedia yang dapat membuat pembelajaran menjadi lebih menarik, ilustratif dan interaktif [3].</w:t>
      </w:r>
    </w:p>
    <w:p w14:paraId="7E731032" w14:textId="77777777"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Multimedia merupakan kombinasi teks, gambar, animasi, suara dan video yang berupa format digital dan disampaikan oleh komputer atau peralatan elektronik lainnya. Jika pengguna multimedia dapat mengontrol apa dan kapan elemen-elemen tersebut  akan dikirimkan, multimedia disebut multimedia interaktif[3].</w:t>
      </w:r>
    </w:p>
    <w:p w14:paraId="0AB5A02F" w14:textId="44A16380"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Website merupakan salah satu pengaplikasian multimedia berbasis komputer. Website menjadi interaktif ketika terdapat hubungan timbal-balik antara pengguna dan sistem di dalamnya [3].</w:t>
      </w:r>
    </w:p>
    <w:p w14:paraId="77C75A0E" w14:textId="77777777" w:rsidR="001D39CC" w:rsidRPr="00156C47" w:rsidRDefault="001D39CC" w:rsidP="006B61CC">
      <w:pPr>
        <w:spacing w:line="360" w:lineRule="auto"/>
        <w:rPr>
          <w:rFonts w:ascii="Times New Roman" w:hAnsi="Times New Roman" w:cs="Times New Roman"/>
          <w:b/>
          <w:bCs/>
          <w:sz w:val="24"/>
          <w:szCs w:val="24"/>
        </w:rPr>
      </w:pPr>
    </w:p>
    <w:p w14:paraId="0964A889" w14:textId="77777777" w:rsidR="001D39CC" w:rsidRPr="00156C47" w:rsidRDefault="001D39CC" w:rsidP="006B61CC">
      <w:pPr>
        <w:spacing w:line="360" w:lineRule="auto"/>
        <w:rPr>
          <w:rFonts w:ascii="Times New Roman" w:hAnsi="Times New Roman" w:cs="Times New Roman"/>
          <w:b/>
          <w:bCs/>
          <w:sz w:val="24"/>
          <w:szCs w:val="24"/>
        </w:rPr>
      </w:pPr>
    </w:p>
    <w:p w14:paraId="13408E32" w14:textId="77777777" w:rsidR="00E844C8" w:rsidRPr="00156C47" w:rsidRDefault="00E844C8" w:rsidP="006B61CC">
      <w:pPr>
        <w:spacing w:line="360" w:lineRule="auto"/>
        <w:rPr>
          <w:rFonts w:ascii="Times New Roman" w:hAnsi="Times New Roman" w:cs="Times New Roman"/>
          <w:b/>
          <w:bCs/>
          <w:sz w:val="24"/>
          <w:szCs w:val="24"/>
        </w:rPr>
      </w:pPr>
    </w:p>
    <w:p w14:paraId="1FFE04E5" w14:textId="35D6B82F" w:rsidR="001414D1" w:rsidRPr="00156C47" w:rsidRDefault="006D51CC" w:rsidP="006B61CC">
      <w:pPr>
        <w:spacing w:line="360" w:lineRule="auto"/>
        <w:rPr>
          <w:rFonts w:ascii="Times New Roman" w:hAnsi="Times New Roman" w:cs="Times New Roman"/>
          <w:b/>
          <w:bCs/>
          <w:sz w:val="24"/>
          <w:szCs w:val="24"/>
        </w:rPr>
      </w:pPr>
      <w:r w:rsidRPr="00156C47">
        <w:rPr>
          <w:rFonts w:ascii="Times New Roman" w:hAnsi="Times New Roman" w:cs="Times New Roman"/>
          <w:b/>
          <w:bCs/>
          <w:sz w:val="24"/>
          <w:szCs w:val="24"/>
        </w:rPr>
        <w:lastRenderedPageBreak/>
        <w:t xml:space="preserve">C. </w:t>
      </w:r>
      <w:r w:rsidR="001414D1" w:rsidRPr="00156C47">
        <w:rPr>
          <w:rFonts w:ascii="Times New Roman" w:hAnsi="Times New Roman" w:cs="Times New Roman"/>
          <w:b/>
          <w:bCs/>
          <w:sz w:val="24"/>
          <w:szCs w:val="24"/>
        </w:rPr>
        <w:t>Framework Laravel</w:t>
      </w:r>
    </w:p>
    <w:p w14:paraId="6F0E8A93" w14:textId="77777777" w:rsidR="001414D1" w:rsidRPr="00156C47" w:rsidRDefault="001414D1" w:rsidP="006B61CC">
      <w:pPr>
        <w:spacing w:line="360" w:lineRule="auto"/>
        <w:rPr>
          <w:rFonts w:ascii="Times New Roman" w:hAnsi="Times New Roman" w:cs="Times New Roman"/>
          <w:sz w:val="20"/>
          <w:szCs w:val="18"/>
        </w:rPr>
      </w:pPr>
      <w:r w:rsidRPr="00156C47">
        <w:rPr>
          <w:rFonts w:ascii="Times New Roman" w:hAnsi="Times New Roman" w:cs="Times New Roman"/>
          <w:sz w:val="24"/>
          <w:szCs w:val="24"/>
        </w:rPr>
        <w:t>Website SIBETA dibangun menggunakan framework Laravel. Laravel adalah kerangka kerja pengembangan web MVC yang dirancang untuk meningkatkan kualitas perangkat lunak dengan mengurangi biaya pengembangan dan perbaikan, serta meningkatkan produktivitas kerja dengan sintaks dan fungsionalitas yang jelas yang dapat sangat mengurangi waktu penerapan</w:t>
      </w:r>
      <w:r w:rsidRPr="00156C47">
        <w:rPr>
          <w:rFonts w:ascii="Times New Roman" w:hAnsi="Times New Roman" w:cs="Times New Roman"/>
          <w:sz w:val="20"/>
          <w:szCs w:val="18"/>
        </w:rPr>
        <w:t>. [7]</w:t>
      </w:r>
    </w:p>
    <w:p w14:paraId="28E20FAE" w14:textId="37E854D3" w:rsidR="001414D1" w:rsidRPr="00156C47" w:rsidRDefault="00126EFE"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t xml:space="preserve">D. </w:t>
      </w:r>
      <w:r w:rsidR="001414D1" w:rsidRPr="00156C47">
        <w:rPr>
          <w:rFonts w:ascii="Times New Roman" w:hAnsi="Times New Roman" w:cs="Times New Roman"/>
          <w:b/>
          <w:bCs/>
          <w:sz w:val="24"/>
          <w:szCs w:val="24"/>
          <w:lang w:val="id-ID"/>
        </w:rPr>
        <w:t>Bahasa PHP</w:t>
      </w:r>
    </w:p>
    <w:p w14:paraId="72AA58AF" w14:textId="4F762272" w:rsidR="001414D1" w:rsidRPr="00156C47" w:rsidRDefault="001414D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PHP (Hypertext Preprocessor) adalah bahasa pemrograman skrip yang paling umum digunakan untuk pengembangan aplikasi web. PHP dirancang khusus untuk membangun situs web dinamis, yang berarti situs web yang dapat berinteraksi dengan basis data, menghasilkan konten berdasarkan input pengguna, dan melakukan berbagai tugas lainnya secara real-time. Bahasa ini banyak digunakan dalam pengembangan web karena kemampuannya untuk menghasilkan kode HTML yang dapat dijalankan oleh server web sehingga menghasilkan halaman web yang dinamis</w:t>
      </w:r>
    </w:p>
    <w:p w14:paraId="738014D3" w14:textId="5DD01C5E" w:rsidR="001414D1" w:rsidRPr="00156C47" w:rsidRDefault="00126EFE" w:rsidP="006B61CC">
      <w:pPr>
        <w:spacing w:line="360" w:lineRule="auto"/>
        <w:rPr>
          <w:rFonts w:ascii="Times New Roman" w:hAnsi="Times New Roman" w:cs="Times New Roman"/>
          <w:b/>
          <w:bCs/>
          <w:i/>
          <w:iCs/>
          <w:lang w:val="id-ID"/>
        </w:rPr>
      </w:pPr>
      <w:r w:rsidRPr="00156C47">
        <w:rPr>
          <w:rFonts w:ascii="Times New Roman" w:hAnsi="Times New Roman" w:cs="Times New Roman"/>
          <w:b/>
          <w:bCs/>
          <w:sz w:val="24"/>
          <w:szCs w:val="24"/>
        </w:rPr>
        <w:t xml:space="preserve">E. </w:t>
      </w:r>
      <w:r w:rsidR="001414D1" w:rsidRPr="00E31874">
        <w:rPr>
          <w:rFonts w:ascii="Times New Roman" w:hAnsi="Times New Roman" w:cs="Times New Roman"/>
          <w:b/>
          <w:bCs/>
          <w:sz w:val="24"/>
          <w:szCs w:val="24"/>
        </w:rPr>
        <w:t>RAD (Rapid Application Development</w:t>
      </w:r>
      <w:r w:rsidR="001414D1" w:rsidRPr="00E31874">
        <w:rPr>
          <w:rFonts w:ascii="Times New Roman" w:hAnsi="Times New Roman" w:cs="Times New Roman"/>
          <w:b/>
          <w:bCs/>
          <w:lang w:val="id-ID"/>
        </w:rPr>
        <w:t>)</w:t>
      </w:r>
    </w:p>
    <w:p w14:paraId="13ABDED0" w14:textId="77777777"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Metode aplikasi pengembangan cepat atau metode RAD (Rapid Development Application) yang digunakan dalam penelitian ini merupakan metodologi pengembangan perangkat lunak yang menekankan pada siklus pengembangan sistem yang singkat, dan cepat [9].</w:t>
      </w:r>
    </w:p>
    <w:p w14:paraId="73D2E398" w14:textId="77777777"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Metode RAD merupakan metode pengembangan perangkat lunak yang cocok untuk pengembangan perangkat lunak dengan waktu terbatas atau kebutuhan mendesak [10].</w:t>
      </w:r>
    </w:p>
    <w:p w14:paraId="7C7240D1" w14:textId="77777777" w:rsidR="001414D1"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Menggunakan pendekatan RAD dalam pengembangan perangkat lunak dapat mempersingkat waktu yang biasanya diperlukan untuk pengembangan perangkat lunak. Fase metodologi RAD meliputi fase perencanaan kebutuhan, workshop desain RAD (termasuk desain sistem dan pengembangan sistem), dan implementasi [11].</w:t>
      </w:r>
    </w:p>
    <w:p w14:paraId="5C2E7F6A" w14:textId="77777777" w:rsidR="001B52E2" w:rsidRPr="00156C47" w:rsidRDefault="001414D1"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Pada tahap perancangan sistem dalam pendekatan RAD melibatkan calon pengguna sistem untuk perancangan. Hal ini merupakan salah satu keunggulan dari pendekatan RAD yaitu melibatkan pengguna sistem dalam tahapan perancangan sistem sehingga sistem yang dihasilkan sesuai dengan keinginan dan kebutuhan pengguna sistem[12].</w:t>
      </w:r>
    </w:p>
    <w:p w14:paraId="53D7E54F" w14:textId="77777777" w:rsidR="00693673" w:rsidRPr="00156C47" w:rsidRDefault="00693673" w:rsidP="006B61CC">
      <w:pPr>
        <w:spacing w:line="360" w:lineRule="auto"/>
        <w:rPr>
          <w:rFonts w:ascii="Times New Roman" w:hAnsi="Times New Roman" w:cs="Times New Roman"/>
          <w:sz w:val="24"/>
          <w:szCs w:val="24"/>
        </w:rPr>
      </w:pPr>
    </w:p>
    <w:p w14:paraId="4415C743" w14:textId="77777777" w:rsidR="003850F0" w:rsidRPr="00156C47" w:rsidRDefault="003850F0" w:rsidP="006B61CC">
      <w:pPr>
        <w:spacing w:line="360" w:lineRule="auto"/>
        <w:rPr>
          <w:rFonts w:ascii="Times New Roman" w:hAnsi="Times New Roman" w:cs="Times New Roman"/>
          <w:b/>
          <w:bCs/>
          <w:sz w:val="24"/>
          <w:szCs w:val="24"/>
        </w:rPr>
      </w:pPr>
    </w:p>
    <w:p w14:paraId="2BAE6234" w14:textId="33043944" w:rsidR="00792222" w:rsidRPr="00156C47" w:rsidRDefault="00792222"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lastRenderedPageBreak/>
        <w:t xml:space="preserve">F. </w:t>
      </w:r>
      <w:r w:rsidRPr="00156C47">
        <w:rPr>
          <w:rFonts w:ascii="Times New Roman" w:hAnsi="Times New Roman" w:cs="Times New Roman"/>
          <w:b/>
          <w:bCs/>
          <w:sz w:val="24"/>
          <w:szCs w:val="24"/>
          <w:lang w:val="id-ID"/>
        </w:rPr>
        <w:t>Metode Pengujian Black Box</w:t>
      </w:r>
    </w:p>
    <w:p w14:paraId="5BFA2CF8"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Pengujian sistem bertujuan untuk melihat apakah sistem yang  dibuat sudah sesuai dengan target produksi semula dan apakah dapat digunakan. Pengujian pada sistem menggunakan metode black box, tujuannya adalah untuk mengetahui apakah bagian dari sistem aplikasi  menampilkan  pesan kesalahan dengan benar jika terjadi kesalahan pada saat input [13].</w:t>
      </w:r>
    </w:p>
    <w:p w14:paraId="279C1C42"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Pengujian Black Box  sendiri adalah pengujian yang dilakukan hanya dengan mengamati hasil yang dijalankan melalui data pengujian dan memverifikasi fungsionalitas perangkat lunak. Pengujian black box ini berfokus pada fungsi-fungsi sistem [14]. </w:t>
      </w:r>
    </w:p>
    <w:p w14:paraId="2AF4D49D"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Berikut 10 jenis pengujian dari metode Black Box menurut Julian Supardi [15]: </w:t>
      </w:r>
    </w:p>
    <w:p w14:paraId="0D8D4D33"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1.Equivalence Partitioning : Pisahkan input menjadi kelas data yang dapat digunakan untuk membuat kasus uji.</w:t>
      </w:r>
    </w:p>
    <w:p w14:paraId="00D75FEB"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2.Boundary Value Analysis / Limit Testing: Memungkinkan Anda memilih kasus uji untuk menguji batasan nilai masukan. Ini merupakan tambahan untuk partisi yang setara.</w:t>
      </w:r>
    </w:p>
    <w:p w14:paraId="61876B4C"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3.Comparison Testing : Uji setiap versi dengan data yang sama untuk memastikan semuanya memberikan hasil yang sama.</w:t>
      </w:r>
    </w:p>
    <w:p w14:paraId="232C33E7"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4.Sample Testing : Melibatkan beberapa nilai yang dipilih dari kelas kesetaraan.</w:t>
      </w:r>
    </w:p>
    <w:p w14:paraId="71CFFC6E"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5.Robustness Testing : Data input dipilih di luar spesifikasi yang ditentukan. Tujuan dari pengujian ini adalah untuk membuktikan bahwa tidak ada kesalahan jika input tidak valid.</w:t>
      </w:r>
    </w:p>
    <w:p w14:paraId="53140E28"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6.Behavior Testing : Hasil pengujian tidak dapat dievaluasi jika pengujian dilakukan hanya sekali, tetapi dapat dievaluasi jika pengujian dilakukan berkali-kali, misalnya saat menguji struktur data stack.</w:t>
      </w:r>
    </w:p>
    <w:p w14:paraId="436FFAA9"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7.Performance Testing : Evaluasi kemampuan program untuk melakukan dengan baik pada kebutuhan dasar, misalnya: aliran data, ukuran penggunaan memori, kecepatan eksekusi.</w:t>
      </w:r>
    </w:p>
    <w:p w14:paraId="39EFEEFA"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8.Requirement Testing : Spesifikasi kebutuhan perangkat lunak didefinisikan pada spesifikasi kebutuhan dan tahap desain.</w:t>
      </w:r>
    </w:p>
    <w:p w14:paraId="44AFAE88" w14:textId="77777777" w:rsidR="00792222"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9.Endurance Testing : Melibatkan kasus uji yang diulang beberapa kali.</w:t>
      </w:r>
    </w:p>
    <w:p w14:paraId="51414FD2" w14:textId="13180D89" w:rsidR="003B6C1C" w:rsidRPr="00156C47" w:rsidRDefault="00792222"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10.Cause – Effect Relationship Testing : Memecah spesifikasi persyaratan menjadi bagian-bagian yang bisa dikerjakan.</w:t>
      </w:r>
    </w:p>
    <w:p w14:paraId="11A5233A" w14:textId="36721F08" w:rsidR="003E2C5B" w:rsidRPr="00156C47" w:rsidRDefault="00792222"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rPr>
        <w:lastRenderedPageBreak/>
        <w:t>G</w:t>
      </w:r>
      <w:r w:rsidR="007010D4" w:rsidRPr="00156C47">
        <w:rPr>
          <w:rFonts w:ascii="Times New Roman" w:hAnsi="Times New Roman" w:cs="Times New Roman"/>
          <w:b/>
          <w:bCs/>
          <w:sz w:val="24"/>
          <w:szCs w:val="24"/>
        </w:rPr>
        <w:t xml:space="preserve">. </w:t>
      </w:r>
      <w:r w:rsidR="003E2C5B" w:rsidRPr="00156C47">
        <w:rPr>
          <w:rFonts w:ascii="Times New Roman" w:hAnsi="Times New Roman" w:cs="Times New Roman"/>
          <w:b/>
          <w:bCs/>
          <w:sz w:val="24"/>
          <w:szCs w:val="24"/>
          <w:lang w:val="id-ID"/>
        </w:rPr>
        <w:t>Object oriented programing (OOP)</w:t>
      </w:r>
    </w:p>
    <w:p w14:paraId="1E7D19C6" w14:textId="77777777" w:rsidR="00274FC4" w:rsidRPr="00156C47" w:rsidRDefault="003E2C5B"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Object Oriented Programming Object Oriented Programming (OOP) adalah suatu strategi pembangunan perangkat lunak yang mengorganisasikan perangkat lunak sebagai kumpulan objek yang berisi data dan operasi yang diberlakukan terhadapnya. Object Oriented Programing atau yang disingkat OOP ialah paradigma atau tehnik pemograman yang berorientasi kepada objek [4]. </w:t>
      </w:r>
    </w:p>
    <w:p w14:paraId="764760ED" w14:textId="0F64D2A0" w:rsidR="008E3D41" w:rsidRPr="00156C47" w:rsidRDefault="003E2C5B" w:rsidP="006B61CC">
      <w:pPr>
        <w:spacing w:line="360" w:lineRule="auto"/>
        <w:rPr>
          <w:rFonts w:ascii="Times New Roman" w:hAnsi="Times New Roman" w:cs="Times New Roman"/>
          <w:sz w:val="24"/>
          <w:szCs w:val="24"/>
        </w:rPr>
      </w:pPr>
      <w:r w:rsidRPr="00156C47">
        <w:rPr>
          <w:rFonts w:ascii="Times New Roman" w:hAnsi="Times New Roman" w:cs="Times New Roman"/>
          <w:sz w:val="24"/>
          <w:szCs w:val="24"/>
        </w:rPr>
        <w:t xml:space="preserve">Berdasarkan pengertian yang ada dapat disimpulkan bahwa Object Oriented Programing (OOP) merupakan suatu strategi atau cara baru untuk membuat program atau merancang sistem dengan memperhatikan objek. Pada saat ini, metode berorientasi objek banyak dipilih karena metodologi lama banyak menimbulkan masalah seperti adanya kesulitan pada saat mentransformasi hasil dari satu tahap pengembangan ke tahap berikutnya, misalnya pada metode pendekatan terstruktur, jenis aplikasi yang dikembangkan saat ini berbeda dengan masa lalu. </w:t>
      </w:r>
    </w:p>
    <w:p w14:paraId="7F284464" w14:textId="11EC4FCF" w:rsidR="003E2C5B" w:rsidRPr="00156C47" w:rsidRDefault="003E2C5B" w:rsidP="006B61CC">
      <w:pPr>
        <w:spacing w:line="360" w:lineRule="auto"/>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t>Summary</w:t>
      </w:r>
    </w:p>
    <w:p w14:paraId="76E2F412" w14:textId="56E2CF0D" w:rsidR="0041276B" w:rsidRPr="00156C47" w:rsidRDefault="00E53415"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Tajwid adalah ilmu yang mempelajari cara membaca Al</w:t>
      </w:r>
      <w:r w:rsidR="008D6541" w:rsidRPr="00156C47">
        <w:rPr>
          <w:rFonts w:ascii="Times New Roman" w:hAnsi="Times New Roman" w:cs="Times New Roman"/>
          <w:sz w:val="24"/>
          <w:szCs w:val="24"/>
        </w:rPr>
        <w:t>-</w:t>
      </w:r>
      <w:r w:rsidRPr="00156C47">
        <w:rPr>
          <w:rFonts w:ascii="Times New Roman" w:hAnsi="Times New Roman" w:cs="Times New Roman"/>
          <w:sz w:val="24"/>
          <w:szCs w:val="24"/>
          <w:lang w:val="id-ID"/>
        </w:rPr>
        <w:t xml:space="preserve">Quran. Al-Quran adalah kitab suci umat  Islam. Kaidah membaca ayat </w:t>
      </w:r>
      <w:r w:rsidR="00A66DDB" w:rsidRPr="00156C47">
        <w:rPr>
          <w:rFonts w:ascii="Times New Roman" w:hAnsi="Times New Roman" w:cs="Times New Roman"/>
          <w:sz w:val="24"/>
          <w:szCs w:val="24"/>
        </w:rPr>
        <w:t>a</w:t>
      </w:r>
      <w:r w:rsidRPr="00156C47">
        <w:rPr>
          <w:rFonts w:ascii="Times New Roman" w:hAnsi="Times New Roman" w:cs="Times New Roman"/>
          <w:sz w:val="24"/>
          <w:szCs w:val="24"/>
          <w:lang w:val="id-ID"/>
        </w:rPr>
        <w:t>l</w:t>
      </w:r>
      <w:r w:rsidR="00A66DDB" w:rsidRPr="00156C47">
        <w:rPr>
          <w:rFonts w:ascii="Times New Roman" w:hAnsi="Times New Roman" w:cs="Times New Roman"/>
          <w:sz w:val="24"/>
          <w:szCs w:val="24"/>
        </w:rPr>
        <w:t>-</w:t>
      </w:r>
      <w:r w:rsidRPr="00156C47">
        <w:rPr>
          <w:rFonts w:ascii="Times New Roman" w:hAnsi="Times New Roman" w:cs="Times New Roman"/>
          <w:sz w:val="24"/>
          <w:szCs w:val="24"/>
          <w:lang w:val="id-ID"/>
        </w:rPr>
        <w:t>qur</w:t>
      </w:r>
      <w:r w:rsidR="00A66DDB" w:rsidRPr="00156C47">
        <w:rPr>
          <w:rFonts w:ascii="Times New Roman" w:hAnsi="Times New Roman" w:cs="Times New Roman"/>
          <w:sz w:val="24"/>
          <w:szCs w:val="24"/>
        </w:rPr>
        <w:t>’</w:t>
      </w:r>
      <w:r w:rsidRPr="00156C47">
        <w:rPr>
          <w:rFonts w:ascii="Times New Roman" w:hAnsi="Times New Roman" w:cs="Times New Roman"/>
          <w:sz w:val="24"/>
          <w:szCs w:val="24"/>
          <w:lang w:val="id-ID"/>
        </w:rPr>
        <w:t>an dengan tajwid adalah fardhu'ain bagi setiap muslim. Namun, ilmu tajwid merupakan ilmu yang sulit, apalagi bagi mereka yang tidak fasih  berbahasa arab. Ilmu tajwid merupakan ilmu yang sangat penting untuk dipelajari  umat islam, sehingga materi pembelajaran yang interaktif disertai dengan penjelasan dan latihan melalui video mempermudah proses pembelajaran dan meningkatkan minat belajar tajwid. Namun, banyak referensi kajian ilmu tajwid yang terpercaya  menggunakan bahasa Arab, yang membuat umat Islam di Indonesia sulit untuk memahaminya. Maka dari itu, dibangunlah situs pembelajaran tajwid bernama SIBETA. Aplikasi ini dikembangkan dengan menggunakan metodologi RAD (Rapid Application Development) dan diuji dengan metode pengujian Black Box. Aplikasi ini mencakup materi tajwid dasar  yaitu qolqolah sughro dan kubro, idgham, iqlab, hukum nun sukun dan tanwin , hukum mim sukun, huruf makharijul huruf, shifatul huruf dalam bentuk teks, gambar, audio dan video yang menarik.</w:t>
      </w:r>
    </w:p>
    <w:p w14:paraId="11B97F27" w14:textId="6587B510" w:rsidR="00DB2771" w:rsidRPr="006D063D" w:rsidRDefault="00DB2771" w:rsidP="006B61CC">
      <w:pPr>
        <w:spacing w:line="360" w:lineRule="auto"/>
        <w:rPr>
          <w:rFonts w:ascii="Times New Roman" w:hAnsi="Times New Roman" w:cs="Times New Roman"/>
          <w:sz w:val="24"/>
          <w:szCs w:val="24"/>
          <w:lang w:val="id-ID"/>
        </w:rPr>
      </w:pPr>
    </w:p>
    <w:p w14:paraId="60F5D867" w14:textId="77777777" w:rsidR="00017291" w:rsidRPr="00156C47" w:rsidRDefault="00017291" w:rsidP="006B61CC">
      <w:pPr>
        <w:spacing w:line="360" w:lineRule="auto"/>
        <w:rPr>
          <w:rFonts w:ascii="Times New Roman" w:hAnsi="Times New Roman" w:cs="Times New Roman"/>
          <w:sz w:val="24"/>
          <w:szCs w:val="24"/>
          <w:lang w:val="id-ID"/>
        </w:rPr>
      </w:pPr>
    </w:p>
    <w:p w14:paraId="75915A85" w14:textId="77777777" w:rsidR="00017291" w:rsidRPr="00156C47" w:rsidRDefault="00017291" w:rsidP="006B61CC">
      <w:pPr>
        <w:spacing w:line="360" w:lineRule="auto"/>
        <w:rPr>
          <w:rFonts w:ascii="Times New Roman" w:hAnsi="Times New Roman" w:cs="Times New Roman"/>
          <w:sz w:val="24"/>
          <w:szCs w:val="24"/>
          <w:lang w:val="id-ID"/>
        </w:rPr>
      </w:pPr>
    </w:p>
    <w:p w14:paraId="34CFE7B5" w14:textId="3D0369D4" w:rsidR="001414D1" w:rsidRPr="007008CA" w:rsidRDefault="001414D1" w:rsidP="006B61CC">
      <w:pPr>
        <w:tabs>
          <w:tab w:val="left" w:pos="3304"/>
        </w:tabs>
        <w:spacing w:line="360" w:lineRule="auto"/>
        <w:rPr>
          <w:rFonts w:ascii="Times New Roman" w:hAnsi="Times New Roman" w:cs="Times New Roman"/>
          <w:b/>
          <w:bCs/>
          <w:sz w:val="24"/>
          <w:szCs w:val="24"/>
        </w:rPr>
      </w:pPr>
      <w:r w:rsidRPr="007008CA">
        <w:rPr>
          <w:rFonts w:ascii="Times New Roman" w:hAnsi="Times New Roman" w:cs="Times New Roman"/>
          <w:b/>
          <w:bCs/>
          <w:sz w:val="24"/>
          <w:szCs w:val="24"/>
          <w:lang w:val="id-ID"/>
        </w:rPr>
        <w:lastRenderedPageBreak/>
        <w:t xml:space="preserve">2.2 </w:t>
      </w:r>
      <w:r w:rsidR="00C201AD" w:rsidRPr="007008CA">
        <w:rPr>
          <w:rFonts w:ascii="Times New Roman" w:hAnsi="Times New Roman" w:cs="Times New Roman"/>
          <w:b/>
          <w:bCs/>
          <w:sz w:val="24"/>
          <w:szCs w:val="24"/>
        </w:rPr>
        <w:t>K</w:t>
      </w:r>
      <w:r w:rsidRPr="007008CA">
        <w:rPr>
          <w:rFonts w:ascii="Times New Roman" w:hAnsi="Times New Roman" w:cs="Times New Roman"/>
          <w:b/>
          <w:bCs/>
          <w:sz w:val="24"/>
          <w:szCs w:val="24"/>
          <w:lang w:val="id-ID"/>
        </w:rPr>
        <w:t>ajian Hasil Penelitian</w:t>
      </w:r>
      <w:r w:rsidR="00624897" w:rsidRPr="007008CA">
        <w:rPr>
          <w:rFonts w:ascii="Times New Roman" w:hAnsi="Times New Roman" w:cs="Times New Roman"/>
          <w:b/>
          <w:bCs/>
          <w:sz w:val="24"/>
          <w:szCs w:val="24"/>
        </w:rPr>
        <w:t xml:space="preserve"> Terdahulu</w:t>
      </w:r>
    </w:p>
    <w:p w14:paraId="744CACF4" w14:textId="77777777" w:rsidR="00101EBA" w:rsidRPr="00101EBA" w:rsidRDefault="00101EBA" w:rsidP="00101EBA">
      <w:pPr>
        <w:spacing w:line="360" w:lineRule="auto"/>
        <w:rPr>
          <w:rFonts w:ascii="Times New Roman" w:hAnsi="Times New Roman" w:cs="Times New Roman"/>
          <w:sz w:val="24"/>
          <w:szCs w:val="24"/>
          <w:lang w:val="id-ID"/>
        </w:rPr>
      </w:pPr>
      <w:r w:rsidRPr="00101EBA">
        <w:rPr>
          <w:rFonts w:ascii="Times New Roman" w:hAnsi="Times New Roman" w:cs="Times New Roman"/>
          <w:sz w:val="24"/>
          <w:szCs w:val="24"/>
          <w:lang w:val="id-ID"/>
        </w:rPr>
        <w:t>Meningkatkan manajemen konsep sehingga penelitian terorganisir secara berurutan,</w:t>
      </w:r>
    </w:p>
    <w:p w14:paraId="3F4B667E" w14:textId="3C93F95D" w:rsidR="0041276B" w:rsidRDefault="00101EBA" w:rsidP="00101EBA">
      <w:pPr>
        <w:spacing w:line="360" w:lineRule="auto"/>
        <w:rPr>
          <w:rFonts w:ascii="Times New Roman" w:hAnsi="Times New Roman" w:cs="Times New Roman"/>
          <w:sz w:val="24"/>
          <w:szCs w:val="24"/>
          <w:lang w:val="id-ID"/>
        </w:rPr>
      </w:pPr>
      <w:r w:rsidRPr="00101EBA">
        <w:rPr>
          <w:rFonts w:ascii="Times New Roman" w:hAnsi="Times New Roman" w:cs="Times New Roman"/>
          <w:sz w:val="24"/>
          <w:szCs w:val="24"/>
          <w:lang w:val="id-ID"/>
        </w:rPr>
        <w:t xml:space="preserve">Penelitian sebelumnya digunakan sebagai referensi. Di bawah ini adalah tinjauan literatur dan penelitian sebelumnya yang digunakan oleh penulis:  </w:t>
      </w:r>
    </w:p>
    <w:p w14:paraId="53268782" w14:textId="7720A517" w:rsidR="00101EBA" w:rsidRDefault="00101EBA" w:rsidP="00101EBA">
      <w:pPr>
        <w:pStyle w:val="ListParagraph"/>
        <w:numPr>
          <w:ilvl w:val="0"/>
          <w:numId w:val="9"/>
        </w:numPr>
        <w:spacing w:line="360" w:lineRule="auto"/>
        <w:rPr>
          <w:rFonts w:ascii="Times New Roman" w:hAnsi="Times New Roman" w:cs="Times New Roman"/>
          <w:sz w:val="24"/>
          <w:szCs w:val="24"/>
          <w:lang w:val="id-ID"/>
        </w:rPr>
      </w:pPr>
      <w:r w:rsidRPr="00101EBA">
        <w:rPr>
          <w:rFonts w:ascii="Times New Roman" w:hAnsi="Times New Roman" w:cs="Times New Roman"/>
          <w:sz w:val="24"/>
          <w:szCs w:val="24"/>
          <w:lang w:val="id-ID"/>
        </w:rPr>
        <w:t>KepoTajwid: Aplikasi Pembelajaran Ilmu Tajwid Berbasis Web Interaktif</w:t>
      </w:r>
    </w:p>
    <w:p w14:paraId="065FCD07" w14:textId="4951295C" w:rsidR="00101EBA" w:rsidRPr="00AB00D7" w:rsidRDefault="00101EBA" w:rsidP="00AB00D7">
      <w:pPr>
        <w:pStyle w:val="ListParagraph"/>
        <w:numPr>
          <w:ilvl w:val="0"/>
          <w:numId w:val="9"/>
        </w:numPr>
        <w:spacing w:line="360" w:lineRule="auto"/>
        <w:rPr>
          <w:rFonts w:ascii="Times New Roman" w:hAnsi="Times New Roman" w:cs="Times New Roman"/>
          <w:sz w:val="24"/>
          <w:szCs w:val="24"/>
        </w:rPr>
      </w:pPr>
      <w:r w:rsidRPr="00101EBA">
        <w:rPr>
          <w:rFonts w:ascii="Times New Roman" w:hAnsi="Times New Roman" w:cs="Times New Roman"/>
          <w:sz w:val="24"/>
          <w:szCs w:val="24"/>
        </w:rPr>
        <w:t>Perancangan Web e-Commerce dengan Metode Rapid Application Development ( RAD ) untuk Produk Unggulan Desa</w:t>
      </w:r>
      <w:r w:rsidRPr="00AB00D7">
        <w:rPr>
          <w:rFonts w:ascii="Times New Roman" w:hAnsi="Times New Roman" w:cs="Times New Roman"/>
          <w:sz w:val="24"/>
          <w:szCs w:val="24"/>
        </w:rPr>
        <w:t xml:space="preserve"> </w:t>
      </w:r>
    </w:p>
    <w:p w14:paraId="07610532" w14:textId="74A907A6" w:rsidR="00101EBA" w:rsidRDefault="00101EBA" w:rsidP="00101EBA">
      <w:pPr>
        <w:pStyle w:val="ListParagraph"/>
        <w:numPr>
          <w:ilvl w:val="0"/>
          <w:numId w:val="9"/>
        </w:numPr>
        <w:spacing w:line="360" w:lineRule="auto"/>
        <w:rPr>
          <w:rFonts w:ascii="Times New Roman" w:hAnsi="Times New Roman" w:cs="Times New Roman"/>
          <w:sz w:val="24"/>
          <w:szCs w:val="24"/>
        </w:rPr>
      </w:pPr>
      <w:r w:rsidRPr="00101EBA">
        <w:rPr>
          <w:rFonts w:ascii="Times New Roman" w:hAnsi="Times New Roman" w:cs="Times New Roman"/>
          <w:sz w:val="24"/>
          <w:szCs w:val="24"/>
        </w:rPr>
        <w:t>Pembangunan Aplikasi Pelaporan Kecelakaan Lalu Lintas Berbasis Web Menggunakan Framework Laravel</w:t>
      </w:r>
    </w:p>
    <w:p w14:paraId="7A560EE0" w14:textId="0393B4EE" w:rsidR="00101EBA" w:rsidRDefault="00101EBA" w:rsidP="00101EBA">
      <w:pPr>
        <w:pStyle w:val="ListParagraph"/>
        <w:numPr>
          <w:ilvl w:val="0"/>
          <w:numId w:val="9"/>
        </w:numPr>
        <w:spacing w:line="360" w:lineRule="auto"/>
        <w:rPr>
          <w:rFonts w:ascii="Times New Roman" w:hAnsi="Times New Roman" w:cs="Times New Roman"/>
          <w:sz w:val="24"/>
          <w:szCs w:val="24"/>
        </w:rPr>
      </w:pPr>
      <w:r w:rsidRPr="00101EBA">
        <w:rPr>
          <w:rFonts w:ascii="Times New Roman" w:hAnsi="Times New Roman" w:cs="Times New Roman"/>
          <w:sz w:val="24"/>
          <w:szCs w:val="24"/>
        </w:rPr>
        <w:t>Penggunaan Framework Laravel dalam Rancang Bangun Modul Back-End Artikel Website Bisnis</w:t>
      </w:r>
      <w:r>
        <w:rPr>
          <w:rFonts w:ascii="Times New Roman" w:hAnsi="Times New Roman" w:cs="Times New Roman"/>
          <w:sz w:val="24"/>
          <w:szCs w:val="24"/>
        </w:rPr>
        <w:t>.</w:t>
      </w:r>
    </w:p>
    <w:p w14:paraId="5EA9497B" w14:textId="3D59F2ED" w:rsidR="00101EBA" w:rsidRDefault="00AB00D7" w:rsidP="00101EBA">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Sistem Informasi Penjualan Pada Toko Online Dengan Metode Rapid Application Development (RAD)</w:t>
      </w:r>
    </w:p>
    <w:p w14:paraId="7DC21241" w14:textId="3D8AFBEA" w:rsidR="00AB00D7" w:rsidRDefault="00AB00D7" w:rsidP="00AB00D7">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Implementasi Sistem Informasi Akademik Berbasis Web Menggunakan Framework Laravel</w:t>
      </w:r>
    </w:p>
    <w:p w14:paraId="5FAD7041" w14:textId="16A474F3" w:rsidR="00AB00D7" w:rsidRDefault="00AB00D7" w:rsidP="00AB00D7">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APLIKASI PEMBELAJARAN ILMU TAJWID BERBASIS MOBILE</w:t>
      </w:r>
    </w:p>
    <w:p w14:paraId="3B0D958D" w14:textId="314A213D" w:rsidR="00AB00D7" w:rsidRDefault="00AB00D7" w:rsidP="00AB00D7">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Implementasi Metode RAD Pada Website Service Guide “Tour Waterfall South Sumatera”</w:t>
      </w:r>
    </w:p>
    <w:p w14:paraId="383DB850" w14:textId="617CE124" w:rsidR="00AB00D7" w:rsidRDefault="00AB00D7" w:rsidP="00AB00D7">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Metode Pengujian Perangkat Lunak Yang Berfokus Pada Sisi Fungsionalitas</w:t>
      </w:r>
    </w:p>
    <w:p w14:paraId="24495415" w14:textId="2BF6DB26" w:rsidR="00AB00D7" w:rsidRDefault="00AB00D7" w:rsidP="00AB00D7">
      <w:pPr>
        <w:pStyle w:val="ListParagraph"/>
        <w:numPr>
          <w:ilvl w:val="0"/>
          <w:numId w:val="9"/>
        </w:numPr>
        <w:spacing w:line="360" w:lineRule="auto"/>
        <w:rPr>
          <w:rFonts w:ascii="Times New Roman" w:hAnsi="Times New Roman" w:cs="Times New Roman"/>
          <w:sz w:val="24"/>
          <w:szCs w:val="24"/>
        </w:rPr>
      </w:pPr>
      <w:r w:rsidRPr="00AB00D7">
        <w:rPr>
          <w:rFonts w:ascii="Times New Roman" w:hAnsi="Times New Roman" w:cs="Times New Roman"/>
          <w:sz w:val="24"/>
          <w:szCs w:val="24"/>
        </w:rPr>
        <w:t>Penggunaan Metode Black Box Pada Pengujian Sistem Informasi Surat Keluar Masuk</w:t>
      </w:r>
    </w:p>
    <w:p w14:paraId="2B396B2A" w14:textId="3424C321" w:rsidR="00AB00D7" w:rsidRPr="00AB00D7" w:rsidRDefault="00AB00D7" w:rsidP="00CA5665">
      <w:pPr>
        <w:spacing w:line="360" w:lineRule="auto"/>
        <w:ind w:left="60"/>
        <w:rPr>
          <w:rFonts w:ascii="Times New Roman" w:hAnsi="Times New Roman" w:cs="Times New Roman"/>
          <w:sz w:val="24"/>
          <w:szCs w:val="24"/>
        </w:rPr>
      </w:pPr>
      <w:r>
        <w:rPr>
          <w:rFonts w:ascii="Times New Roman" w:hAnsi="Times New Roman" w:cs="Times New Roman"/>
          <w:sz w:val="24"/>
          <w:szCs w:val="24"/>
        </w:rPr>
        <w:t>Kesimpulan dari sepuluh referensi diatas adalah</w:t>
      </w:r>
      <w:r w:rsidR="00CA5665">
        <w:rPr>
          <w:rFonts w:ascii="Times New Roman" w:hAnsi="Times New Roman" w:cs="Times New Roman"/>
          <w:sz w:val="24"/>
          <w:szCs w:val="24"/>
        </w:rPr>
        <w:t xml:space="preserve"> k</w:t>
      </w:r>
      <w:r>
        <w:rPr>
          <w:rFonts w:ascii="Times New Roman" w:hAnsi="Times New Roman" w:cs="Times New Roman"/>
          <w:sz w:val="24"/>
          <w:szCs w:val="24"/>
        </w:rPr>
        <w:t>ita bisa mendapatkan banya</w:t>
      </w:r>
      <w:r w:rsidR="00CA5665">
        <w:rPr>
          <w:rFonts w:ascii="Times New Roman" w:hAnsi="Times New Roman" w:cs="Times New Roman"/>
          <w:sz w:val="24"/>
          <w:szCs w:val="24"/>
        </w:rPr>
        <w:t>k gambaran tentang perancangan sebuah website berbasis framework laravel serta tajwid serta gambaran RAD dengan menggunakan metode  pengujian black box dengan bahasa php.</w:t>
      </w:r>
    </w:p>
    <w:p w14:paraId="669E4F32" w14:textId="77777777" w:rsidR="00770721" w:rsidRPr="00156C47" w:rsidRDefault="00770721" w:rsidP="006B61CC">
      <w:pPr>
        <w:spacing w:line="360" w:lineRule="auto"/>
        <w:jc w:val="center"/>
        <w:rPr>
          <w:rFonts w:ascii="Times New Roman" w:hAnsi="Times New Roman" w:cs="Times New Roman"/>
          <w:b/>
          <w:bCs/>
          <w:sz w:val="24"/>
          <w:szCs w:val="24"/>
          <w:lang w:val="id-ID"/>
        </w:rPr>
      </w:pPr>
    </w:p>
    <w:p w14:paraId="0F22FE95" w14:textId="77777777" w:rsidR="00236A84" w:rsidRPr="00156C47" w:rsidRDefault="00236A84" w:rsidP="006B61CC">
      <w:pPr>
        <w:spacing w:line="360" w:lineRule="auto"/>
        <w:rPr>
          <w:rFonts w:ascii="Times New Roman" w:hAnsi="Times New Roman" w:cs="Times New Roman"/>
          <w:b/>
          <w:bCs/>
          <w:sz w:val="24"/>
          <w:szCs w:val="24"/>
          <w:lang w:val="id-ID"/>
        </w:rPr>
      </w:pPr>
    </w:p>
    <w:p w14:paraId="05D38369" w14:textId="77777777" w:rsidR="00F60889" w:rsidRPr="00156C47" w:rsidRDefault="00F60889" w:rsidP="006B61CC">
      <w:pPr>
        <w:spacing w:line="360" w:lineRule="auto"/>
        <w:rPr>
          <w:rFonts w:ascii="Times New Roman" w:hAnsi="Times New Roman" w:cs="Times New Roman"/>
          <w:b/>
          <w:bCs/>
          <w:sz w:val="24"/>
          <w:szCs w:val="24"/>
          <w:lang w:val="id-ID"/>
        </w:rPr>
      </w:pPr>
    </w:p>
    <w:p w14:paraId="22A52B7E" w14:textId="77777777" w:rsidR="00F60889" w:rsidRPr="00156C47" w:rsidRDefault="00F60889" w:rsidP="006B61CC">
      <w:pPr>
        <w:spacing w:line="360" w:lineRule="auto"/>
        <w:rPr>
          <w:rFonts w:ascii="Times New Roman" w:hAnsi="Times New Roman" w:cs="Times New Roman"/>
          <w:b/>
          <w:bCs/>
          <w:sz w:val="24"/>
          <w:szCs w:val="24"/>
          <w:lang w:val="id-ID"/>
        </w:rPr>
      </w:pPr>
    </w:p>
    <w:p w14:paraId="5EED4EFD" w14:textId="77777777" w:rsidR="00F60889" w:rsidRPr="00156C47" w:rsidRDefault="00F60889" w:rsidP="006B61CC">
      <w:pPr>
        <w:spacing w:line="360" w:lineRule="auto"/>
        <w:rPr>
          <w:rFonts w:ascii="Times New Roman" w:hAnsi="Times New Roman" w:cs="Times New Roman"/>
          <w:b/>
          <w:bCs/>
          <w:sz w:val="24"/>
          <w:szCs w:val="24"/>
          <w:lang w:val="id-ID"/>
        </w:rPr>
      </w:pPr>
    </w:p>
    <w:p w14:paraId="4FDC0A11" w14:textId="3AA7AE74" w:rsidR="00F60889" w:rsidRPr="00BB7263" w:rsidRDefault="00F60889" w:rsidP="006B61CC">
      <w:pPr>
        <w:spacing w:line="360" w:lineRule="auto"/>
        <w:rPr>
          <w:rFonts w:ascii="Times New Roman" w:hAnsi="Times New Roman" w:cs="Times New Roman"/>
          <w:b/>
          <w:bCs/>
          <w:sz w:val="24"/>
          <w:szCs w:val="24"/>
        </w:rPr>
      </w:pPr>
    </w:p>
    <w:p w14:paraId="291A32CA" w14:textId="28478CC3" w:rsidR="001510A3" w:rsidRDefault="0041276B" w:rsidP="006B61CC">
      <w:pPr>
        <w:spacing w:line="360" w:lineRule="auto"/>
        <w:jc w:val="center"/>
        <w:rPr>
          <w:rFonts w:ascii="Times New Roman" w:hAnsi="Times New Roman" w:cs="Times New Roman"/>
          <w:b/>
          <w:bCs/>
          <w:sz w:val="28"/>
          <w:szCs w:val="28"/>
          <w:lang w:val="id-ID"/>
        </w:rPr>
      </w:pPr>
      <w:r w:rsidRPr="00E20CE3">
        <w:rPr>
          <w:rFonts w:ascii="Times New Roman" w:hAnsi="Times New Roman" w:cs="Times New Roman"/>
          <w:b/>
          <w:bCs/>
          <w:sz w:val="28"/>
          <w:szCs w:val="28"/>
          <w:lang w:val="id-ID"/>
        </w:rPr>
        <w:lastRenderedPageBreak/>
        <w:t>BAB III : Metodologi penelitian</w:t>
      </w:r>
    </w:p>
    <w:p w14:paraId="5BAF766A" w14:textId="77777777" w:rsidR="001B03BB" w:rsidRPr="00DC455B" w:rsidRDefault="0041276B" w:rsidP="006B61CC">
      <w:pPr>
        <w:spacing w:line="360" w:lineRule="auto"/>
        <w:rPr>
          <w:rFonts w:ascii="Times New Roman" w:hAnsi="Times New Roman" w:cs="Times New Roman"/>
          <w:b/>
          <w:bCs/>
          <w:sz w:val="28"/>
          <w:szCs w:val="28"/>
          <w:lang w:val="id-ID"/>
        </w:rPr>
      </w:pPr>
      <w:r w:rsidRPr="00DC455B">
        <w:rPr>
          <w:rFonts w:ascii="Times New Roman" w:hAnsi="Times New Roman" w:cs="Times New Roman"/>
          <w:b/>
          <w:bCs/>
          <w:sz w:val="28"/>
          <w:szCs w:val="28"/>
          <w:lang w:val="id-ID"/>
        </w:rPr>
        <w:t>3.1 Metode Penelitian</w:t>
      </w:r>
    </w:p>
    <w:p w14:paraId="04FFFA48" w14:textId="77777777" w:rsidR="000919A1" w:rsidRPr="001510A3" w:rsidRDefault="000919A1" w:rsidP="006B61CC">
      <w:pPr>
        <w:spacing w:line="360" w:lineRule="auto"/>
        <w:rPr>
          <w:rFonts w:ascii="Times New Roman" w:hAnsi="Times New Roman" w:cs="Times New Roman"/>
          <w:sz w:val="24"/>
          <w:szCs w:val="24"/>
        </w:rPr>
      </w:pPr>
      <w:r w:rsidRPr="001510A3">
        <w:rPr>
          <w:rFonts w:ascii="Times New Roman" w:hAnsi="Times New Roman" w:cs="Times New Roman"/>
          <w:sz w:val="24"/>
          <w:szCs w:val="24"/>
        </w:rPr>
        <w:t>Dalam bab ini, kami akan menjelaskan rincian metode penelitian yang akan kami gunakan untuk mengembangkan situs pembelajaran tajwid menggunakan Metode Rapid Application Development (RAD). Metode RAD dipilih untuk memungkinkan pengembangan situs dengan proses yang cepat, iteratif, dan berfokus pada interaksi aktif dengan pengguna.</w:t>
      </w:r>
    </w:p>
    <w:p w14:paraId="736E6AA2" w14:textId="6DFDB80B" w:rsidR="003614F7" w:rsidRDefault="000919A1" w:rsidP="006B61CC">
      <w:pPr>
        <w:spacing w:line="360" w:lineRule="auto"/>
        <w:rPr>
          <w:rFonts w:ascii="Times New Roman" w:hAnsi="Times New Roman" w:cs="Times New Roman"/>
          <w:sz w:val="24"/>
          <w:szCs w:val="24"/>
        </w:rPr>
      </w:pPr>
      <w:r w:rsidRPr="000919A1">
        <w:rPr>
          <w:rFonts w:ascii="Times New Roman" w:hAnsi="Times New Roman" w:cs="Times New Roman"/>
          <w:sz w:val="24"/>
          <w:szCs w:val="24"/>
        </w:rPr>
        <w:t>Metode RAD adalah pendekatan pengembangan perangkat lunak yang mengedepankan iterasi cepat dalam merancang dan mengembangkan solusi teknologi. Metode ini cocok untuk proyek-proyek dengan batasan waktu yang ketat dan memerlukan interaksi yang erat dengan pengguna dalam setiap tahapan pengembangan.</w:t>
      </w:r>
    </w:p>
    <w:p w14:paraId="104385D9" w14:textId="77777777" w:rsidR="003614F7" w:rsidRDefault="003614F7" w:rsidP="006B61CC">
      <w:pPr>
        <w:spacing w:line="360" w:lineRule="auto"/>
        <w:rPr>
          <w:rFonts w:ascii="Times New Roman" w:hAnsi="Times New Roman" w:cs="Times New Roman"/>
          <w:sz w:val="24"/>
          <w:szCs w:val="24"/>
        </w:rPr>
      </w:pPr>
    </w:p>
    <w:p w14:paraId="0C5FE91F" w14:textId="77777777" w:rsidR="003A4EE6" w:rsidRPr="003A4EE6" w:rsidRDefault="003A4EE6" w:rsidP="006B61CC">
      <w:pPr>
        <w:spacing w:line="360" w:lineRule="auto"/>
        <w:rPr>
          <w:rFonts w:ascii="Times New Roman" w:hAnsi="Times New Roman" w:cs="Times New Roman"/>
          <w:b/>
          <w:bCs/>
          <w:sz w:val="24"/>
          <w:szCs w:val="24"/>
        </w:rPr>
      </w:pPr>
      <w:r w:rsidRPr="003A4EE6">
        <w:rPr>
          <w:rFonts w:ascii="Times New Roman" w:hAnsi="Times New Roman" w:cs="Times New Roman"/>
          <w:b/>
          <w:bCs/>
          <w:sz w:val="24"/>
          <w:szCs w:val="24"/>
        </w:rPr>
        <w:t>Tahapan Pengembangan dengan Metode RAD</w:t>
      </w:r>
    </w:p>
    <w:p w14:paraId="430D0E3E" w14:textId="1D33C7AE" w:rsidR="003A4EE6" w:rsidRDefault="003A4EE6" w:rsidP="006B61CC">
      <w:pPr>
        <w:spacing w:line="360" w:lineRule="auto"/>
        <w:rPr>
          <w:rFonts w:ascii="Times New Roman" w:hAnsi="Times New Roman" w:cs="Times New Roman"/>
          <w:sz w:val="24"/>
          <w:szCs w:val="24"/>
        </w:rPr>
      </w:pPr>
      <w:r w:rsidRPr="003A4EE6">
        <w:rPr>
          <w:rFonts w:ascii="Times New Roman" w:hAnsi="Times New Roman" w:cs="Times New Roman"/>
          <w:sz w:val="24"/>
          <w:szCs w:val="24"/>
        </w:rPr>
        <w:t xml:space="preserve">Kami akan </w:t>
      </w:r>
      <w:r w:rsidR="00B56C69">
        <w:rPr>
          <w:rFonts w:ascii="Times New Roman" w:hAnsi="Times New Roman" w:cs="Times New Roman"/>
          <w:sz w:val="24"/>
          <w:szCs w:val="24"/>
        </w:rPr>
        <w:t xml:space="preserve">menggunakan </w:t>
      </w:r>
      <w:r w:rsidRPr="003A4EE6">
        <w:rPr>
          <w:rFonts w:ascii="Times New Roman" w:hAnsi="Times New Roman" w:cs="Times New Roman"/>
          <w:sz w:val="24"/>
          <w:szCs w:val="24"/>
        </w:rPr>
        <w:t>Metode RAD dalam tiga tahapan utama: Analisis Kebutuhan, Perancangan, dan Implementasi. Pendekatan ini memungkinkan kami untuk menghasilkan hasil yang fungsional dan teruji dalam waktu yang relatif singkat.</w:t>
      </w:r>
    </w:p>
    <w:p w14:paraId="0AB9C57C" w14:textId="77777777" w:rsidR="003614F7" w:rsidRDefault="003614F7" w:rsidP="006B61CC">
      <w:pPr>
        <w:spacing w:line="360" w:lineRule="auto"/>
        <w:rPr>
          <w:rFonts w:ascii="Times New Roman" w:hAnsi="Times New Roman" w:cs="Times New Roman"/>
          <w:sz w:val="24"/>
          <w:szCs w:val="24"/>
        </w:rPr>
      </w:pPr>
    </w:p>
    <w:p w14:paraId="656FFC76" w14:textId="77777777" w:rsidR="00012039" w:rsidRPr="00012039" w:rsidRDefault="00012039" w:rsidP="006B61CC">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t xml:space="preserve">Tahap </w:t>
      </w:r>
      <w:r w:rsidRPr="004A077C">
        <w:rPr>
          <w:rFonts w:ascii="Times New Roman" w:hAnsi="Times New Roman" w:cs="Times New Roman"/>
          <w:b/>
          <w:bCs/>
          <w:sz w:val="24"/>
          <w:szCs w:val="24"/>
        </w:rPr>
        <w:t>1: Analisis Kebutuhan</w:t>
      </w:r>
    </w:p>
    <w:p w14:paraId="54652A0B" w14:textId="2AA5054C" w:rsidR="00012039" w:rsidRDefault="00012039" w:rsidP="006B61CC">
      <w:pPr>
        <w:spacing w:line="360" w:lineRule="auto"/>
        <w:rPr>
          <w:rFonts w:ascii="Times New Roman" w:hAnsi="Times New Roman" w:cs="Times New Roman"/>
          <w:sz w:val="24"/>
          <w:szCs w:val="24"/>
        </w:rPr>
      </w:pPr>
      <w:r w:rsidRPr="00012039">
        <w:rPr>
          <w:rFonts w:ascii="Times New Roman" w:hAnsi="Times New Roman" w:cs="Times New Roman"/>
          <w:sz w:val="24"/>
          <w:szCs w:val="24"/>
        </w:rPr>
        <w:t>Tahap pertama dalam Metode RAD adalah Analisis Kebutuhan. Kami akan mengidentifikasi dan menganalisis kebutuhan pengguna terkait situs pembelajaran tajwid. Ini melibatkan interaksi dengan ahli tajwid dan potensial pengguna, seperti mahasiswa dan pengajar</w:t>
      </w:r>
      <w:r w:rsidR="00792B8F">
        <w:rPr>
          <w:rFonts w:ascii="Times New Roman" w:hAnsi="Times New Roman" w:cs="Times New Roman"/>
          <w:sz w:val="24"/>
          <w:szCs w:val="24"/>
        </w:rPr>
        <w:t>/ustadz</w:t>
      </w:r>
      <w:r w:rsidRPr="00012039">
        <w:rPr>
          <w:rFonts w:ascii="Times New Roman" w:hAnsi="Times New Roman" w:cs="Times New Roman"/>
          <w:sz w:val="24"/>
          <w:szCs w:val="24"/>
        </w:rPr>
        <w:t>, untuk mengumpulkan persyaratan utama situs. Kami akan merinci fitur yang diperlukan, tampilan antarmuka, serta konten yang relevan dengan pembelajaran tajwid.</w:t>
      </w:r>
    </w:p>
    <w:p w14:paraId="29FBBE83" w14:textId="77777777" w:rsidR="003614F7" w:rsidRPr="00012039" w:rsidRDefault="003614F7" w:rsidP="006B61CC">
      <w:pPr>
        <w:spacing w:line="360" w:lineRule="auto"/>
        <w:rPr>
          <w:rFonts w:ascii="Times New Roman" w:hAnsi="Times New Roman" w:cs="Times New Roman"/>
          <w:sz w:val="24"/>
          <w:szCs w:val="24"/>
        </w:rPr>
      </w:pPr>
    </w:p>
    <w:p w14:paraId="480AD65E" w14:textId="010C9BAD" w:rsidR="00012039" w:rsidRPr="00012039" w:rsidRDefault="00012039" w:rsidP="006B61CC">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t>Tahap 2</w:t>
      </w:r>
      <w:r w:rsidRPr="001B1134">
        <w:rPr>
          <w:rFonts w:ascii="Times New Roman" w:hAnsi="Times New Roman" w:cs="Times New Roman"/>
          <w:b/>
          <w:bCs/>
          <w:sz w:val="24"/>
          <w:szCs w:val="24"/>
        </w:rPr>
        <w:t>:</w:t>
      </w:r>
      <w:r w:rsidRPr="004A077C">
        <w:rPr>
          <w:rFonts w:ascii="Times New Roman" w:hAnsi="Times New Roman" w:cs="Times New Roman"/>
          <w:b/>
          <w:bCs/>
          <w:sz w:val="24"/>
          <w:szCs w:val="24"/>
        </w:rPr>
        <w:t xml:space="preserve"> Perancangan</w:t>
      </w:r>
    </w:p>
    <w:p w14:paraId="4C17CE9D" w14:textId="37E4EDA5" w:rsidR="003614F7" w:rsidRPr="00012039" w:rsidRDefault="00012039" w:rsidP="006B61CC">
      <w:pPr>
        <w:spacing w:line="360" w:lineRule="auto"/>
        <w:rPr>
          <w:rFonts w:ascii="Times New Roman" w:hAnsi="Times New Roman" w:cs="Times New Roman"/>
          <w:sz w:val="24"/>
          <w:szCs w:val="24"/>
        </w:rPr>
      </w:pPr>
      <w:r w:rsidRPr="00012039">
        <w:rPr>
          <w:rFonts w:ascii="Times New Roman" w:hAnsi="Times New Roman" w:cs="Times New Roman"/>
          <w:sz w:val="24"/>
          <w:szCs w:val="24"/>
        </w:rPr>
        <w:t>Setelah memahami kebutuhan pengguna, tahap selanjutnya adalah Perancangan. Kami akan merancang</w:t>
      </w:r>
      <w:r w:rsidR="00274DC0">
        <w:rPr>
          <w:rFonts w:ascii="Times New Roman" w:hAnsi="Times New Roman" w:cs="Times New Roman"/>
          <w:sz w:val="24"/>
          <w:szCs w:val="24"/>
        </w:rPr>
        <w:t xml:space="preserve"> konsep dari aplikasi ini dan juga</w:t>
      </w:r>
      <w:r w:rsidRPr="00012039">
        <w:rPr>
          <w:rFonts w:ascii="Times New Roman" w:hAnsi="Times New Roman" w:cs="Times New Roman"/>
          <w:sz w:val="24"/>
          <w:szCs w:val="24"/>
        </w:rPr>
        <w:t xml:space="preserve"> antarmuka pengguna</w:t>
      </w:r>
      <w:r w:rsidR="00274DC0">
        <w:rPr>
          <w:rFonts w:ascii="Times New Roman" w:hAnsi="Times New Roman" w:cs="Times New Roman"/>
          <w:sz w:val="24"/>
          <w:szCs w:val="24"/>
        </w:rPr>
        <w:t>nya</w:t>
      </w:r>
      <w:r w:rsidRPr="00012039">
        <w:rPr>
          <w:rFonts w:ascii="Times New Roman" w:hAnsi="Times New Roman" w:cs="Times New Roman"/>
          <w:sz w:val="24"/>
          <w:szCs w:val="24"/>
        </w:rPr>
        <w:t xml:space="preserve">, dan fitur-fitur </w:t>
      </w:r>
      <w:r w:rsidR="00B81F52">
        <w:rPr>
          <w:rFonts w:ascii="Times New Roman" w:hAnsi="Times New Roman" w:cs="Times New Roman"/>
          <w:sz w:val="24"/>
          <w:szCs w:val="24"/>
        </w:rPr>
        <w:t>yang ada pada aplikasi pembelajaran tajwid ini</w:t>
      </w:r>
      <w:r w:rsidRPr="00012039">
        <w:rPr>
          <w:rFonts w:ascii="Times New Roman" w:hAnsi="Times New Roman" w:cs="Times New Roman"/>
          <w:sz w:val="24"/>
          <w:szCs w:val="24"/>
        </w:rPr>
        <w:t xml:space="preserve">. </w:t>
      </w:r>
      <w:r w:rsidR="008358C6">
        <w:rPr>
          <w:rFonts w:ascii="Times New Roman" w:hAnsi="Times New Roman" w:cs="Times New Roman"/>
          <w:sz w:val="24"/>
          <w:szCs w:val="24"/>
        </w:rPr>
        <w:t>K</w:t>
      </w:r>
      <w:r w:rsidRPr="00012039">
        <w:rPr>
          <w:rFonts w:ascii="Times New Roman" w:hAnsi="Times New Roman" w:cs="Times New Roman"/>
          <w:sz w:val="24"/>
          <w:szCs w:val="24"/>
        </w:rPr>
        <w:t xml:space="preserve">ami akan menghasilkan prototipe visual yang merepresentasikan konsep </w:t>
      </w:r>
      <w:r w:rsidR="00482A79">
        <w:rPr>
          <w:rFonts w:ascii="Times New Roman" w:hAnsi="Times New Roman" w:cs="Times New Roman"/>
          <w:sz w:val="24"/>
          <w:szCs w:val="24"/>
        </w:rPr>
        <w:t>dalam aplikasi SIBETA (</w:t>
      </w:r>
      <w:r w:rsidRPr="00012039">
        <w:rPr>
          <w:rFonts w:ascii="Times New Roman" w:hAnsi="Times New Roman" w:cs="Times New Roman"/>
          <w:sz w:val="24"/>
          <w:szCs w:val="24"/>
        </w:rPr>
        <w:t>situs pembelajaran tajwid</w:t>
      </w:r>
      <w:r w:rsidR="00482A79">
        <w:rPr>
          <w:rFonts w:ascii="Times New Roman" w:hAnsi="Times New Roman" w:cs="Times New Roman"/>
          <w:sz w:val="24"/>
          <w:szCs w:val="24"/>
        </w:rPr>
        <w:t>) ini</w:t>
      </w:r>
      <w:r w:rsidRPr="00012039">
        <w:rPr>
          <w:rFonts w:ascii="Times New Roman" w:hAnsi="Times New Roman" w:cs="Times New Roman"/>
          <w:sz w:val="24"/>
          <w:szCs w:val="24"/>
        </w:rPr>
        <w:t>. Selain itu, kami akan merinci struktur konten, seperti materi tajwid, latihan, dan materi bacaan.</w:t>
      </w:r>
    </w:p>
    <w:p w14:paraId="78E20C56" w14:textId="5BBCDE17" w:rsidR="00012039" w:rsidRPr="00012039" w:rsidRDefault="00012039" w:rsidP="006B61CC">
      <w:pPr>
        <w:spacing w:line="360" w:lineRule="auto"/>
        <w:rPr>
          <w:rFonts w:ascii="Times New Roman" w:hAnsi="Times New Roman" w:cs="Times New Roman"/>
          <w:sz w:val="24"/>
          <w:szCs w:val="24"/>
        </w:rPr>
      </w:pPr>
      <w:r w:rsidRPr="00823DE8">
        <w:rPr>
          <w:rFonts w:ascii="Times New Roman" w:hAnsi="Times New Roman" w:cs="Times New Roman"/>
          <w:b/>
          <w:bCs/>
          <w:sz w:val="24"/>
          <w:szCs w:val="24"/>
        </w:rPr>
        <w:lastRenderedPageBreak/>
        <w:t>Tahap 3</w:t>
      </w:r>
      <w:r w:rsidRPr="00EC60EC">
        <w:rPr>
          <w:rFonts w:ascii="Times New Roman" w:hAnsi="Times New Roman" w:cs="Times New Roman"/>
          <w:b/>
          <w:bCs/>
          <w:sz w:val="24"/>
          <w:szCs w:val="24"/>
        </w:rPr>
        <w:t>: Implementasi</w:t>
      </w:r>
    </w:p>
    <w:p w14:paraId="13002B84" w14:textId="31B5C262" w:rsidR="00012039" w:rsidRPr="00012039" w:rsidRDefault="00012039" w:rsidP="006B61CC">
      <w:pPr>
        <w:spacing w:line="360" w:lineRule="auto"/>
        <w:rPr>
          <w:rFonts w:ascii="Times New Roman" w:hAnsi="Times New Roman" w:cs="Times New Roman"/>
          <w:sz w:val="24"/>
          <w:szCs w:val="24"/>
        </w:rPr>
      </w:pPr>
      <w:r w:rsidRPr="00012039">
        <w:rPr>
          <w:rFonts w:ascii="Times New Roman" w:hAnsi="Times New Roman" w:cs="Times New Roman"/>
          <w:sz w:val="24"/>
          <w:szCs w:val="24"/>
        </w:rPr>
        <w:t>Tahap Implementasi melibatkan transformasi desain ke dalam bentuk nyata</w:t>
      </w:r>
      <w:r w:rsidR="00592D2A">
        <w:rPr>
          <w:rFonts w:ascii="Times New Roman" w:hAnsi="Times New Roman" w:cs="Times New Roman"/>
          <w:sz w:val="24"/>
          <w:szCs w:val="24"/>
        </w:rPr>
        <w:t xml:space="preserve"> / sebuah codingan</w:t>
      </w:r>
      <w:r w:rsidRPr="00012039">
        <w:rPr>
          <w:rFonts w:ascii="Times New Roman" w:hAnsi="Times New Roman" w:cs="Times New Roman"/>
          <w:sz w:val="24"/>
          <w:szCs w:val="24"/>
        </w:rPr>
        <w:t>. Kami akan mengembangkan kode program berdasarkan desain yang telah dirancang sebelumnya. Fitur-fitur interaktif akan diimplementasikan, dan konten tajwid akan disusun sesuai dengan struktur yang telah ditetapkan. Uji coba awal akan dilakukan untuk memastikan fungsionalitas dan responsivitas situs.</w:t>
      </w:r>
    </w:p>
    <w:p w14:paraId="08922C91" w14:textId="77777777" w:rsidR="00012039" w:rsidRPr="00012039" w:rsidRDefault="00012039" w:rsidP="006B61CC">
      <w:pPr>
        <w:spacing w:line="360" w:lineRule="auto"/>
        <w:rPr>
          <w:rFonts w:ascii="Times New Roman" w:hAnsi="Times New Roman" w:cs="Times New Roman"/>
          <w:sz w:val="24"/>
          <w:szCs w:val="24"/>
        </w:rPr>
      </w:pPr>
    </w:p>
    <w:p w14:paraId="6AC46055" w14:textId="386D15A0" w:rsidR="00012039" w:rsidRPr="00DC4C08" w:rsidRDefault="00012039" w:rsidP="006B61CC">
      <w:pPr>
        <w:spacing w:line="360" w:lineRule="auto"/>
        <w:rPr>
          <w:rFonts w:ascii="Times New Roman" w:hAnsi="Times New Roman" w:cs="Times New Roman"/>
          <w:b/>
          <w:bCs/>
          <w:sz w:val="24"/>
          <w:szCs w:val="24"/>
        </w:rPr>
      </w:pPr>
      <w:r w:rsidRPr="00DC4C08">
        <w:rPr>
          <w:rFonts w:ascii="Times New Roman" w:hAnsi="Times New Roman" w:cs="Times New Roman"/>
          <w:b/>
          <w:bCs/>
          <w:sz w:val="24"/>
          <w:szCs w:val="24"/>
        </w:rPr>
        <w:t>Keuntungan Metode RAD dalam Pengembangan Situs Pembelajaran Tajwid</w:t>
      </w:r>
    </w:p>
    <w:p w14:paraId="52AF8985" w14:textId="0AB09CC9" w:rsidR="00012039" w:rsidRPr="00765915" w:rsidRDefault="00012039" w:rsidP="006B61CC">
      <w:pPr>
        <w:spacing w:line="360" w:lineRule="auto"/>
        <w:rPr>
          <w:rFonts w:ascii="Times New Roman" w:hAnsi="Times New Roman" w:cs="Times New Roman"/>
          <w:sz w:val="24"/>
          <w:szCs w:val="24"/>
        </w:rPr>
      </w:pPr>
      <w:r w:rsidRPr="00012039">
        <w:rPr>
          <w:rFonts w:ascii="Times New Roman" w:hAnsi="Times New Roman" w:cs="Times New Roman"/>
          <w:sz w:val="24"/>
          <w:szCs w:val="24"/>
        </w:rPr>
        <w:t>Metode RAD memungkinkan kami untuk terlibat secara aktif dengan pengguna dalam setiap tahapan pengembangan, sehingga situs yang dihasilkan lebih sesuai dengan kebutuhan mereka. Pendekatan iteratif juga memungkinkan kami untuk mengidentifikasi dan mengatasi masalah dengan cepat, meminimalkan risiko perubahan yang besar di tahap akhir.</w:t>
      </w:r>
    </w:p>
    <w:p w14:paraId="1B32F8C1" w14:textId="4D33EE3A" w:rsidR="00F8390E" w:rsidRPr="00A854B0" w:rsidRDefault="00127AC3" w:rsidP="006B61CC">
      <w:pPr>
        <w:spacing w:line="360" w:lineRule="auto"/>
        <w:rPr>
          <w:rFonts w:ascii="Times New Roman" w:hAnsi="Times New Roman" w:cs="Times New Roman"/>
          <w:b/>
          <w:bCs/>
          <w:sz w:val="28"/>
          <w:szCs w:val="28"/>
          <w:lang w:val="id-ID"/>
        </w:rPr>
      </w:pPr>
      <w:r w:rsidRPr="00A854B0">
        <w:rPr>
          <w:rStyle w:val="fontstyle01"/>
          <w:rFonts w:ascii="Times New Roman" w:hAnsi="Times New Roman" w:cs="Times New Roman"/>
          <w:sz w:val="28"/>
          <w:szCs w:val="28"/>
        </w:rPr>
        <w:br/>
      </w:r>
      <w:r w:rsidR="00F8390E" w:rsidRPr="00A854B0">
        <w:rPr>
          <w:rFonts w:ascii="Times New Roman" w:hAnsi="Times New Roman" w:cs="Times New Roman"/>
          <w:b/>
          <w:bCs/>
          <w:sz w:val="28"/>
          <w:szCs w:val="28"/>
          <w:lang w:val="id-ID"/>
        </w:rPr>
        <w:t>3.2 Metode Pengumpulan Data</w:t>
      </w:r>
    </w:p>
    <w:p w14:paraId="08141DD3" w14:textId="711D7395" w:rsidR="00DC79DC" w:rsidRDefault="00AC298E" w:rsidP="006B61CC">
      <w:pPr>
        <w:spacing w:line="360" w:lineRule="auto"/>
        <w:rPr>
          <w:rFonts w:ascii="Times New Roman" w:hAnsi="Times New Roman" w:cs="Times New Roman"/>
          <w:sz w:val="24"/>
          <w:szCs w:val="24"/>
          <w:lang w:val="id-ID"/>
        </w:rPr>
      </w:pPr>
      <w:r w:rsidRPr="00AC298E">
        <w:rPr>
          <w:rFonts w:ascii="Times New Roman" w:hAnsi="Times New Roman" w:cs="Times New Roman"/>
          <w:sz w:val="24"/>
          <w:szCs w:val="24"/>
        </w:rPr>
        <w:t>Metode pengumpulan data adalah cara atau strategi yang digunakan untuk mengumpulkan informasi, fakta, atau data yang berkaitan dengan kajian atau penelitian tertentu. Metode ini membantu peneliti atau pengamat untuk mengumpulkan data yang dibutuhkan untuk menjawab pertanyaan penelitian, menguji hipotesis, atau mencapai tujuan penelitian yang telah ditetapkan</w:t>
      </w:r>
      <w:r w:rsidR="00DE0E51">
        <w:rPr>
          <w:rFonts w:ascii="Times New Roman" w:hAnsi="Times New Roman" w:cs="Times New Roman"/>
          <w:sz w:val="24"/>
          <w:szCs w:val="24"/>
        </w:rPr>
        <w:t>.</w:t>
      </w:r>
      <w:r w:rsidR="00E94B15">
        <w:rPr>
          <w:rFonts w:ascii="Times New Roman" w:hAnsi="Times New Roman" w:cs="Times New Roman"/>
          <w:sz w:val="24"/>
          <w:szCs w:val="24"/>
        </w:rPr>
        <w:t xml:space="preserve"> </w:t>
      </w:r>
      <w:r w:rsidR="006A6F10">
        <w:rPr>
          <w:rFonts w:ascii="Times New Roman" w:hAnsi="Times New Roman" w:cs="Times New Roman"/>
          <w:sz w:val="24"/>
          <w:szCs w:val="24"/>
        </w:rPr>
        <w:t>D</w:t>
      </w:r>
      <w:r w:rsidR="00127AC3" w:rsidRPr="00156C47">
        <w:rPr>
          <w:rFonts w:ascii="Times New Roman" w:hAnsi="Times New Roman" w:cs="Times New Roman"/>
          <w:sz w:val="24"/>
          <w:szCs w:val="24"/>
          <w:lang w:val="id-ID"/>
        </w:rPr>
        <w:t>alam metode ini kami</w:t>
      </w:r>
      <w:r w:rsidR="006A6F10">
        <w:rPr>
          <w:rFonts w:ascii="Times New Roman" w:hAnsi="Times New Roman" w:cs="Times New Roman"/>
          <w:sz w:val="24"/>
          <w:szCs w:val="24"/>
        </w:rPr>
        <w:t xml:space="preserve"> </w:t>
      </w:r>
      <w:r w:rsidR="00127AC3" w:rsidRPr="00156C47">
        <w:rPr>
          <w:rFonts w:ascii="Times New Roman" w:hAnsi="Times New Roman" w:cs="Times New Roman"/>
          <w:sz w:val="24"/>
          <w:szCs w:val="24"/>
          <w:lang w:val="id-ID"/>
        </w:rPr>
        <w:t xml:space="preserve">membaginya menjadi </w:t>
      </w:r>
      <w:r w:rsidR="0052180D">
        <w:rPr>
          <w:rFonts w:ascii="Times New Roman" w:hAnsi="Times New Roman" w:cs="Times New Roman"/>
          <w:sz w:val="24"/>
          <w:szCs w:val="24"/>
        </w:rPr>
        <w:t>dua</w:t>
      </w:r>
      <w:r w:rsidR="00127AC3" w:rsidRPr="00156C47">
        <w:rPr>
          <w:rFonts w:ascii="Times New Roman" w:hAnsi="Times New Roman" w:cs="Times New Roman"/>
          <w:sz w:val="24"/>
          <w:szCs w:val="24"/>
          <w:lang w:val="id-ID"/>
        </w:rPr>
        <w:t xml:space="preserve"> bagian, yaitu</w:t>
      </w:r>
      <w:r w:rsidR="00DC79DC">
        <w:rPr>
          <w:rFonts w:ascii="Times New Roman" w:hAnsi="Times New Roman" w:cs="Times New Roman"/>
          <w:sz w:val="24"/>
          <w:szCs w:val="24"/>
        </w:rPr>
        <w:t xml:space="preserve"> :</w:t>
      </w:r>
    </w:p>
    <w:p w14:paraId="10F477A0" w14:textId="77777777" w:rsidR="00D92E0A" w:rsidRPr="00D92E0A" w:rsidRDefault="00D92E0A" w:rsidP="006B61CC">
      <w:pPr>
        <w:spacing w:line="360" w:lineRule="auto"/>
        <w:rPr>
          <w:rFonts w:ascii="Times New Roman" w:hAnsi="Times New Roman" w:cs="Times New Roman"/>
          <w:sz w:val="24"/>
          <w:szCs w:val="24"/>
          <w:lang w:val="id-ID"/>
        </w:rPr>
      </w:pPr>
    </w:p>
    <w:p w14:paraId="2A88D6FC" w14:textId="3CC2BF58" w:rsidR="00127AC3" w:rsidRPr="00DC79DC" w:rsidRDefault="00DC79DC" w:rsidP="006B61CC">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a</w:t>
      </w:r>
      <w:r w:rsidR="00127AC3" w:rsidRPr="00DC79DC">
        <w:rPr>
          <w:rFonts w:ascii="Times New Roman" w:hAnsi="Times New Roman" w:cs="Times New Roman"/>
          <w:b/>
          <w:bCs/>
          <w:sz w:val="24"/>
          <w:szCs w:val="24"/>
          <w:lang w:val="id-ID"/>
        </w:rPr>
        <w:t>) Metode Wawancara</w:t>
      </w:r>
    </w:p>
    <w:p w14:paraId="4D3F95F4" w14:textId="7A9A5A50" w:rsidR="00127AC3" w:rsidRPr="00D4186E" w:rsidRDefault="004A4DF8" w:rsidP="006B61CC">
      <w:pPr>
        <w:spacing w:line="360" w:lineRule="auto"/>
        <w:rPr>
          <w:rFonts w:ascii="Times New Roman" w:hAnsi="Times New Roman" w:cs="Times New Roman"/>
          <w:sz w:val="24"/>
          <w:szCs w:val="24"/>
          <w:lang w:val="id-ID"/>
        </w:rPr>
      </w:pPr>
      <w:r w:rsidRPr="00B519E2">
        <w:rPr>
          <w:rFonts w:ascii="Times New Roman" w:hAnsi="Times New Roman" w:cs="Times New Roman"/>
          <w:sz w:val="24"/>
          <w:szCs w:val="24"/>
          <w:lang w:val="id-ID"/>
        </w:rPr>
        <w:t>Dalam metode w</w:t>
      </w:r>
      <w:r w:rsidR="00127AC3" w:rsidRPr="00156C47">
        <w:rPr>
          <w:rFonts w:ascii="Times New Roman" w:hAnsi="Times New Roman" w:cs="Times New Roman"/>
          <w:sz w:val="24"/>
          <w:szCs w:val="24"/>
          <w:lang w:val="id-ID"/>
        </w:rPr>
        <w:t xml:space="preserve">awancara </w:t>
      </w:r>
      <w:r w:rsidRPr="00B519E2">
        <w:rPr>
          <w:rFonts w:ascii="Times New Roman" w:hAnsi="Times New Roman" w:cs="Times New Roman"/>
          <w:sz w:val="24"/>
          <w:szCs w:val="24"/>
          <w:lang w:val="id-ID"/>
        </w:rPr>
        <w:t xml:space="preserve">ini, kami mengajukan beberapa pertanyaan kepada </w:t>
      </w:r>
      <w:r w:rsidR="00C9676C" w:rsidRPr="00B519E2">
        <w:rPr>
          <w:rFonts w:ascii="Times New Roman" w:hAnsi="Times New Roman" w:cs="Times New Roman"/>
          <w:sz w:val="24"/>
          <w:szCs w:val="24"/>
          <w:lang w:val="id-ID"/>
        </w:rPr>
        <w:t xml:space="preserve">mahasiswa UNIDA </w:t>
      </w:r>
      <w:r w:rsidR="00966889" w:rsidRPr="00B519E2">
        <w:rPr>
          <w:rFonts w:ascii="Times New Roman" w:hAnsi="Times New Roman" w:cs="Times New Roman"/>
          <w:sz w:val="24"/>
          <w:szCs w:val="24"/>
          <w:lang w:val="id-ID"/>
        </w:rPr>
        <w:t xml:space="preserve">Gontor untuk </w:t>
      </w:r>
      <w:r w:rsidR="00127AC3" w:rsidRPr="00156C47">
        <w:rPr>
          <w:rFonts w:ascii="Times New Roman" w:hAnsi="Times New Roman" w:cs="Times New Roman"/>
          <w:sz w:val="24"/>
          <w:szCs w:val="24"/>
          <w:lang w:val="id-ID"/>
        </w:rPr>
        <w:t xml:space="preserve">menggali </w:t>
      </w:r>
      <w:r w:rsidR="00966889" w:rsidRPr="00B519E2">
        <w:rPr>
          <w:rFonts w:ascii="Times New Roman" w:hAnsi="Times New Roman" w:cs="Times New Roman"/>
          <w:sz w:val="24"/>
          <w:szCs w:val="24"/>
          <w:lang w:val="id-ID"/>
        </w:rPr>
        <w:t>informasi</w:t>
      </w:r>
      <w:r w:rsidR="00AD4BB8" w:rsidRPr="00B519E2">
        <w:rPr>
          <w:rFonts w:ascii="Times New Roman" w:hAnsi="Times New Roman" w:cs="Times New Roman"/>
          <w:sz w:val="24"/>
          <w:szCs w:val="24"/>
          <w:lang w:val="id-ID"/>
        </w:rPr>
        <w:t xml:space="preserve"> terkait penelitian yang sedang dilakukan</w:t>
      </w:r>
      <w:r w:rsidR="00D4186E" w:rsidRPr="00D4186E">
        <w:rPr>
          <w:rFonts w:ascii="Times New Roman" w:hAnsi="Times New Roman" w:cs="Times New Roman"/>
          <w:sz w:val="24"/>
          <w:szCs w:val="24"/>
          <w:lang w:val="id-ID"/>
        </w:rPr>
        <w:t xml:space="preserve"> seperti </w:t>
      </w:r>
      <w:r w:rsidR="0014345F" w:rsidRPr="0014345F">
        <w:rPr>
          <w:rFonts w:ascii="Times New Roman" w:hAnsi="Times New Roman" w:cs="Times New Roman"/>
          <w:sz w:val="24"/>
          <w:szCs w:val="24"/>
          <w:lang w:val="id-ID"/>
        </w:rPr>
        <w:t>tingkat kem</w:t>
      </w:r>
      <w:r w:rsidR="00D4186E" w:rsidRPr="00D4186E">
        <w:rPr>
          <w:rFonts w:ascii="Times New Roman" w:hAnsi="Times New Roman" w:cs="Times New Roman"/>
          <w:sz w:val="24"/>
          <w:szCs w:val="24"/>
          <w:lang w:val="id-ID"/>
        </w:rPr>
        <w:t>inat</w:t>
      </w:r>
      <w:r w:rsidR="0014345F" w:rsidRPr="0014345F">
        <w:rPr>
          <w:rFonts w:ascii="Times New Roman" w:hAnsi="Times New Roman" w:cs="Times New Roman"/>
          <w:sz w:val="24"/>
          <w:szCs w:val="24"/>
          <w:lang w:val="id-ID"/>
        </w:rPr>
        <w:t>an belajar ilmu</w:t>
      </w:r>
      <w:r w:rsidR="00D4186E" w:rsidRPr="00D4186E">
        <w:rPr>
          <w:rFonts w:ascii="Times New Roman" w:hAnsi="Times New Roman" w:cs="Times New Roman"/>
          <w:sz w:val="24"/>
          <w:szCs w:val="24"/>
          <w:lang w:val="id-ID"/>
        </w:rPr>
        <w:t xml:space="preserve"> </w:t>
      </w:r>
      <w:r w:rsidR="00046F42" w:rsidRPr="0014345F">
        <w:rPr>
          <w:rFonts w:ascii="Times New Roman" w:hAnsi="Times New Roman" w:cs="Times New Roman"/>
          <w:sz w:val="24"/>
          <w:szCs w:val="24"/>
          <w:lang w:val="id-ID"/>
        </w:rPr>
        <w:t>t</w:t>
      </w:r>
      <w:r w:rsidR="00D4186E" w:rsidRPr="00D4186E">
        <w:rPr>
          <w:rFonts w:ascii="Times New Roman" w:hAnsi="Times New Roman" w:cs="Times New Roman"/>
          <w:sz w:val="24"/>
          <w:szCs w:val="24"/>
          <w:lang w:val="id-ID"/>
        </w:rPr>
        <w:t>ajwid</w:t>
      </w:r>
      <w:r w:rsidR="0014345F" w:rsidRPr="0014345F">
        <w:rPr>
          <w:rFonts w:ascii="Times New Roman" w:hAnsi="Times New Roman" w:cs="Times New Roman"/>
          <w:sz w:val="24"/>
          <w:szCs w:val="24"/>
          <w:lang w:val="id-ID"/>
        </w:rPr>
        <w:t xml:space="preserve">, </w:t>
      </w:r>
      <w:r w:rsidR="00DE01C4" w:rsidRPr="00DE01C4">
        <w:rPr>
          <w:rFonts w:ascii="Times New Roman" w:hAnsi="Times New Roman" w:cs="Times New Roman"/>
          <w:sz w:val="24"/>
          <w:szCs w:val="24"/>
          <w:lang w:val="id-ID"/>
        </w:rPr>
        <w:t>pengukura</w:t>
      </w:r>
      <w:r w:rsidR="00DE01C4" w:rsidRPr="009C34C2">
        <w:rPr>
          <w:rFonts w:ascii="Times New Roman" w:hAnsi="Times New Roman" w:cs="Times New Roman"/>
          <w:sz w:val="24"/>
          <w:szCs w:val="24"/>
          <w:lang w:val="id-ID"/>
        </w:rPr>
        <w:t>n</w:t>
      </w:r>
      <w:r w:rsidR="00934D13" w:rsidRPr="00934D13">
        <w:rPr>
          <w:rFonts w:ascii="Times New Roman" w:hAnsi="Times New Roman" w:cs="Times New Roman"/>
          <w:sz w:val="24"/>
          <w:szCs w:val="24"/>
          <w:lang w:val="id-ID"/>
        </w:rPr>
        <w:t xml:space="preserve"> pengetahuan seseorang dalam</w:t>
      </w:r>
      <w:r w:rsidR="00B67577" w:rsidRPr="00B67577">
        <w:rPr>
          <w:rFonts w:ascii="Times New Roman" w:hAnsi="Times New Roman" w:cs="Times New Roman"/>
          <w:sz w:val="24"/>
          <w:szCs w:val="24"/>
          <w:lang w:val="id-ID"/>
        </w:rPr>
        <w:t xml:space="preserve"> ilmu tajwid</w:t>
      </w:r>
      <w:r w:rsidR="00B519E2" w:rsidRPr="00B519E2">
        <w:rPr>
          <w:rFonts w:ascii="Times New Roman" w:hAnsi="Times New Roman" w:cs="Times New Roman"/>
          <w:sz w:val="24"/>
          <w:szCs w:val="24"/>
          <w:lang w:val="id-ID"/>
        </w:rPr>
        <w:t xml:space="preserve">. </w:t>
      </w:r>
      <w:r w:rsidR="00D4186E" w:rsidRPr="00D4186E">
        <w:rPr>
          <w:rFonts w:ascii="Times New Roman" w:hAnsi="Times New Roman" w:cs="Times New Roman"/>
          <w:sz w:val="24"/>
          <w:szCs w:val="24"/>
          <w:lang w:val="id-ID"/>
        </w:rPr>
        <w:t xml:space="preserve">Dan kami juga melakukan </w:t>
      </w:r>
      <w:r w:rsidR="001474B1">
        <w:rPr>
          <w:rFonts w:ascii="Times New Roman" w:hAnsi="Times New Roman" w:cs="Times New Roman"/>
          <w:sz w:val="24"/>
          <w:szCs w:val="24"/>
        </w:rPr>
        <w:t>w</w:t>
      </w:r>
      <w:r w:rsidR="00127AC3" w:rsidRPr="00156C47">
        <w:rPr>
          <w:rFonts w:ascii="Times New Roman" w:hAnsi="Times New Roman" w:cs="Times New Roman"/>
          <w:sz w:val="24"/>
          <w:szCs w:val="24"/>
          <w:lang w:val="id-ID"/>
        </w:rPr>
        <w:t>awancara</w:t>
      </w:r>
      <w:r w:rsidR="00D4186E">
        <w:rPr>
          <w:rFonts w:ascii="Times New Roman" w:hAnsi="Times New Roman" w:cs="Times New Roman"/>
          <w:sz w:val="24"/>
          <w:szCs w:val="24"/>
        </w:rPr>
        <w:t xml:space="preserve"> dengan</w:t>
      </w:r>
      <w:r w:rsidR="00127AC3" w:rsidRPr="00156C47">
        <w:rPr>
          <w:rFonts w:ascii="Times New Roman" w:hAnsi="Times New Roman" w:cs="Times New Roman"/>
          <w:sz w:val="24"/>
          <w:szCs w:val="24"/>
          <w:lang w:val="id-ID"/>
        </w:rPr>
        <w:t xml:space="preserve"> </w:t>
      </w:r>
      <w:r w:rsidR="00257262">
        <w:rPr>
          <w:rFonts w:ascii="Times New Roman" w:hAnsi="Times New Roman" w:cs="Times New Roman"/>
          <w:sz w:val="24"/>
          <w:szCs w:val="24"/>
        </w:rPr>
        <w:t xml:space="preserve">beberapa </w:t>
      </w:r>
      <w:r w:rsidR="004D1EA7" w:rsidRPr="004D1EA7">
        <w:rPr>
          <w:rFonts w:ascii="Times New Roman" w:hAnsi="Times New Roman" w:cs="Times New Roman"/>
          <w:sz w:val="24"/>
          <w:szCs w:val="24"/>
          <w:lang w:val="id-ID"/>
        </w:rPr>
        <w:t xml:space="preserve">pihak yang terkait langsung dengan kegiatan </w:t>
      </w:r>
      <w:r w:rsidR="00D4186E">
        <w:rPr>
          <w:rFonts w:ascii="Times New Roman" w:hAnsi="Times New Roman" w:cs="Times New Roman"/>
          <w:sz w:val="24"/>
          <w:szCs w:val="24"/>
        </w:rPr>
        <w:t>pem</w:t>
      </w:r>
      <w:r w:rsidR="004D1EA7" w:rsidRPr="004D1EA7">
        <w:rPr>
          <w:rFonts w:ascii="Times New Roman" w:hAnsi="Times New Roman" w:cs="Times New Roman"/>
          <w:sz w:val="24"/>
          <w:szCs w:val="24"/>
          <w:lang w:val="id-ID"/>
        </w:rPr>
        <w:t>belajar</w:t>
      </w:r>
      <w:r w:rsidR="00D4186E">
        <w:rPr>
          <w:rFonts w:ascii="Times New Roman" w:hAnsi="Times New Roman" w:cs="Times New Roman"/>
          <w:sz w:val="24"/>
          <w:szCs w:val="24"/>
        </w:rPr>
        <w:t>an</w:t>
      </w:r>
      <w:r w:rsidR="004D1EA7" w:rsidRPr="004D1EA7">
        <w:rPr>
          <w:rFonts w:ascii="Times New Roman" w:hAnsi="Times New Roman" w:cs="Times New Roman"/>
          <w:sz w:val="24"/>
          <w:szCs w:val="24"/>
          <w:lang w:val="id-ID"/>
        </w:rPr>
        <w:t xml:space="preserve"> tajwid.</w:t>
      </w:r>
    </w:p>
    <w:p w14:paraId="5F376F85" w14:textId="7924CDCB" w:rsidR="00442635" w:rsidRDefault="00442635" w:rsidP="006B61CC">
      <w:pPr>
        <w:spacing w:line="360" w:lineRule="auto"/>
        <w:rPr>
          <w:rFonts w:ascii="Times New Roman" w:hAnsi="Times New Roman" w:cs="Times New Roman"/>
          <w:sz w:val="24"/>
          <w:szCs w:val="24"/>
          <w:lang w:val="id-ID"/>
        </w:rPr>
      </w:pPr>
    </w:p>
    <w:p w14:paraId="514B74FF" w14:textId="2DFE0197" w:rsidR="00811380" w:rsidRDefault="00811380" w:rsidP="006B61CC">
      <w:pPr>
        <w:spacing w:line="360" w:lineRule="auto"/>
        <w:rPr>
          <w:rFonts w:ascii="Times New Roman" w:hAnsi="Times New Roman" w:cs="Times New Roman"/>
          <w:sz w:val="24"/>
          <w:szCs w:val="24"/>
        </w:rPr>
      </w:pPr>
    </w:p>
    <w:p w14:paraId="19C64235" w14:textId="77777777" w:rsidR="00F0282A" w:rsidRPr="00811380" w:rsidRDefault="00F0282A" w:rsidP="006B61CC">
      <w:pPr>
        <w:spacing w:line="360" w:lineRule="auto"/>
        <w:rPr>
          <w:rFonts w:ascii="Times New Roman" w:hAnsi="Times New Roman" w:cs="Times New Roman"/>
          <w:sz w:val="24"/>
          <w:szCs w:val="24"/>
        </w:rPr>
      </w:pPr>
    </w:p>
    <w:p w14:paraId="2C1B5483" w14:textId="77777777" w:rsidR="00FE507F" w:rsidRDefault="00DC79DC" w:rsidP="006B61CC">
      <w:pPr>
        <w:spacing w:line="360" w:lineRule="auto"/>
        <w:rPr>
          <w:rFonts w:ascii="Times New Roman" w:hAnsi="Times New Roman" w:cs="Times New Roman"/>
          <w:b/>
          <w:bCs/>
          <w:sz w:val="24"/>
          <w:szCs w:val="24"/>
          <w:lang w:val="id-ID"/>
        </w:rPr>
      </w:pPr>
      <w:r w:rsidRPr="00721E42">
        <w:rPr>
          <w:rFonts w:ascii="Times New Roman" w:hAnsi="Times New Roman" w:cs="Times New Roman"/>
          <w:b/>
          <w:bCs/>
          <w:sz w:val="24"/>
          <w:szCs w:val="24"/>
        </w:rPr>
        <w:lastRenderedPageBreak/>
        <w:t>b</w:t>
      </w:r>
      <w:r w:rsidR="00127AC3" w:rsidRPr="00721E42">
        <w:rPr>
          <w:rFonts w:ascii="Times New Roman" w:hAnsi="Times New Roman" w:cs="Times New Roman"/>
          <w:b/>
          <w:bCs/>
          <w:sz w:val="24"/>
          <w:szCs w:val="24"/>
          <w:lang w:val="id-ID"/>
        </w:rPr>
        <w:t>) Metode Studi Pustaka</w:t>
      </w:r>
    </w:p>
    <w:p w14:paraId="4C91C200" w14:textId="078A9004" w:rsidR="00DC79DC" w:rsidRDefault="00FE507F" w:rsidP="006B61CC">
      <w:pPr>
        <w:spacing w:line="360" w:lineRule="auto"/>
        <w:rPr>
          <w:rFonts w:ascii="Times New Roman" w:hAnsi="Times New Roman" w:cs="Times New Roman"/>
          <w:sz w:val="24"/>
          <w:szCs w:val="24"/>
        </w:rPr>
      </w:pPr>
      <w:r w:rsidRPr="00FE507F">
        <w:rPr>
          <w:rFonts w:ascii="Times New Roman" w:hAnsi="Times New Roman" w:cs="Times New Roman"/>
          <w:sz w:val="24"/>
          <w:szCs w:val="24"/>
          <w:lang w:val="id-ID"/>
        </w:rPr>
        <w:t>Metode studi pustaka merupakan pendekatan yang digunakan dalam penelitian ini untuk memahami dan menganalisis konsep serta praktik pembelajaran tajwid melalui situs-situs pembelajaran online yang tersedia</w:t>
      </w:r>
      <w:r w:rsidR="00446B4C">
        <w:rPr>
          <w:rFonts w:ascii="Times New Roman" w:hAnsi="Times New Roman" w:cs="Times New Roman"/>
          <w:sz w:val="24"/>
          <w:szCs w:val="24"/>
        </w:rPr>
        <w:t xml:space="preserve">. </w:t>
      </w:r>
      <w:r w:rsidR="003A737B">
        <w:rPr>
          <w:rFonts w:ascii="Times New Roman" w:hAnsi="Times New Roman" w:cs="Times New Roman"/>
          <w:sz w:val="24"/>
          <w:szCs w:val="24"/>
        </w:rPr>
        <w:t xml:space="preserve">Kami juga melakukan </w:t>
      </w:r>
      <w:r w:rsidR="007E1706" w:rsidRPr="007E1706">
        <w:rPr>
          <w:rFonts w:ascii="Times New Roman" w:hAnsi="Times New Roman" w:cs="Times New Roman"/>
          <w:sz w:val="24"/>
          <w:szCs w:val="24"/>
          <w:lang w:val="id-ID"/>
        </w:rPr>
        <w:t>studi literatur atau pencarian referensi pada buku, jurnal atau literatur yang berkaitan dengan ilmu tajwid dan penerapannya</w:t>
      </w:r>
      <w:r w:rsidR="007E1706">
        <w:rPr>
          <w:rFonts w:ascii="Times New Roman" w:hAnsi="Times New Roman" w:cs="Times New Roman"/>
          <w:sz w:val="24"/>
          <w:szCs w:val="24"/>
        </w:rPr>
        <w:t>[5]</w:t>
      </w:r>
      <w:r w:rsidR="00185191">
        <w:rPr>
          <w:rFonts w:ascii="Times New Roman" w:hAnsi="Times New Roman" w:cs="Times New Roman"/>
          <w:sz w:val="24"/>
          <w:szCs w:val="24"/>
        </w:rPr>
        <w:t>.</w:t>
      </w:r>
      <w:r w:rsidR="00BE1BAB">
        <w:rPr>
          <w:rFonts w:ascii="Times New Roman" w:hAnsi="Times New Roman" w:cs="Times New Roman"/>
          <w:sz w:val="24"/>
          <w:szCs w:val="24"/>
        </w:rPr>
        <w:t xml:space="preserve"> Didalam penelitian ini </w:t>
      </w:r>
      <w:r w:rsidR="00D30549">
        <w:rPr>
          <w:rFonts w:ascii="Times New Roman" w:hAnsi="Times New Roman" w:cs="Times New Roman"/>
          <w:sz w:val="24"/>
          <w:szCs w:val="24"/>
        </w:rPr>
        <w:t xml:space="preserve">juga </w:t>
      </w:r>
      <w:r w:rsidR="00BE1BAB">
        <w:rPr>
          <w:rFonts w:ascii="Times New Roman" w:hAnsi="Times New Roman" w:cs="Times New Roman"/>
          <w:sz w:val="24"/>
          <w:szCs w:val="24"/>
        </w:rPr>
        <w:t>kami mencari sumber dari jurnal</w:t>
      </w:r>
      <w:r w:rsidR="007956CE">
        <w:rPr>
          <w:rFonts w:ascii="Times New Roman" w:hAnsi="Times New Roman" w:cs="Times New Roman"/>
          <w:sz w:val="24"/>
          <w:szCs w:val="24"/>
        </w:rPr>
        <w:t>-jurnal</w:t>
      </w:r>
      <w:r w:rsidR="00BE1BAB">
        <w:rPr>
          <w:rFonts w:ascii="Times New Roman" w:hAnsi="Times New Roman" w:cs="Times New Roman"/>
          <w:sz w:val="24"/>
          <w:szCs w:val="24"/>
        </w:rPr>
        <w:t xml:space="preserve"> dan</w:t>
      </w:r>
      <w:r w:rsidR="00007F4E">
        <w:rPr>
          <w:rFonts w:ascii="Times New Roman" w:hAnsi="Times New Roman" w:cs="Times New Roman"/>
          <w:sz w:val="24"/>
          <w:szCs w:val="24"/>
        </w:rPr>
        <w:t xml:space="preserve"> referensi </w:t>
      </w:r>
      <w:r w:rsidR="00BE1BAB">
        <w:rPr>
          <w:rFonts w:ascii="Times New Roman" w:hAnsi="Times New Roman" w:cs="Times New Roman"/>
          <w:sz w:val="24"/>
          <w:szCs w:val="24"/>
        </w:rPr>
        <w:t>lainnya</w:t>
      </w:r>
      <w:r w:rsidR="00007F4E">
        <w:rPr>
          <w:rFonts w:ascii="Times New Roman" w:hAnsi="Times New Roman" w:cs="Times New Roman"/>
          <w:sz w:val="24"/>
          <w:szCs w:val="24"/>
        </w:rPr>
        <w:t xml:space="preserve"> yang berkaitan dengan pembelajaran tajwid, aplikasi website, dan juga metode pengembangan aplikasinya. </w:t>
      </w:r>
    </w:p>
    <w:p w14:paraId="676FFA15" w14:textId="77777777" w:rsidR="00241491" w:rsidRDefault="00241491" w:rsidP="006B61CC">
      <w:pPr>
        <w:spacing w:line="360" w:lineRule="auto"/>
        <w:rPr>
          <w:rFonts w:ascii="Times New Roman" w:hAnsi="Times New Roman" w:cs="Times New Roman"/>
          <w:sz w:val="24"/>
          <w:szCs w:val="24"/>
        </w:rPr>
      </w:pPr>
    </w:p>
    <w:p w14:paraId="6E1FD22C" w14:textId="47DEE5CA" w:rsidR="00811380" w:rsidRPr="00811380" w:rsidRDefault="001510A3" w:rsidP="006B61CC">
      <w:pPr>
        <w:spacing w:line="360" w:lineRule="auto"/>
        <w:rPr>
          <w:rFonts w:ascii="Times New Roman" w:hAnsi="Times New Roman" w:cs="Times New Roman"/>
          <w:b/>
          <w:bCs/>
          <w:sz w:val="24"/>
          <w:szCs w:val="24"/>
        </w:rPr>
      </w:pPr>
      <w:r w:rsidRPr="00811380">
        <w:rPr>
          <w:rFonts w:ascii="Times New Roman" w:hAnsi="Times New Roman" w:cs="Times New Roman"/>
          <w:b/>
          <w:bCs/>
          <w:sz w:val="24"/>
          <w:szCs w:val="24"/>
        </w:rPr>
        <w:t>c</w:t>
      </w:r>
      <w:r w:rsidR="00811380" w:rsidRPr="00811380">
        <w:rPr>
          <w:rFonts w:ascii="Times New Roman" w:hAnsi="Times New Roman" w:cs="Times New Roman"/>
          <w:b/>
          <w:bCs/>
          <w:sz w:val="24"/>
          <w:szCs w:val="24"/>
        </w:rPr>
        <w:t>)</w:t>
      </w:r>
      <w:r w:rsidR="00811380" w:rsidRPr="00811380">
        <w:rPr>
          <w:b/>
          <w:bCs/>
        </w:rPr>
        <w:t xml:space="preserve"> </w:t>
      </w:r>
      <w:r w:rsidR="00811380" w:rsidRPr="00811380">
        <w:rPr>
          <w:rFonts w:ascii="Times New Roman" w:hAnsi="Times New Roman" w:cs="Times New Roman"/>
          <w:b/>
          <w:bCs/>
          <w:sz w:val="24"/>
          <w:szCs w:val="24"/>
        </w:rPr>
        <w:t>Metode Survey</w:t>
      </w:r>
    </w:p>
    <w:p w14:paraId="35A525B2" w14:textId="5B492EE0" w:rsidR="001510A3" w:rsidRPr="007E1706" w:rsidRDefault="00811380" w:rsidP="006B61CC">
      <w:pPr>
        <w:spacing w:line="360" w:lineRule="auto"/>
        <w:rPr>
          <w:rFonts w:ascii="Times New Roman" w:hAnsi="Times New Roman" w:cs="Times New Roman"/>
          <w:sz w:val="24"/>
          <w:szCs w:val="24"/>
        </w:rPr>
      </w:pPr>
      <w:r w:rsidRPr="00811380">
        <w:rPr>
          <w:rFonts w:ascii="Times New Roman" w:hAnsi="Times New Roman" w:cs="Times New Roman"/>
          <w:sz w:val="24"/>
          <w:szCs w:val="24"/>
        </w:rPr>
        <w:t>Kami akan menggunakan survei berbasis kuesioner online untuk menilai keberadaan situs pembelajaran tajwid serupa di internet</w:t>
      </w:r>
      <w:r w:rsidR="00020B1C">
        <w:rPr>
          <w:rFonts w:ascii="Times New Roman" w:hAnsi="Times New Roman" w:cs="Times New Roman"/>
          <w:sz w:val="24"/>
          <w:szCs w:val="24"/>
        </w:rPr>
        <w:t xml:space="preserve"> dan juga untuk mengecek tingkat keminatan seseorang dalam belajar ilmu tajwid</w:t>
      </w:r>
      <w:r w:rsidRPr="00811380">
        <w:rPr>
          <w:rFonts w:ascii="Times New Roman" w:hAnsi="Times New Roman" w:cs="Times New Roman"/>
          <w:sz w:val="24"/>
          <w:szCs w:val="24"/>
        </w:rPr>
        <w:t>. Kami akan meminta responden yang memiliki minat dalam tajwid untuk mengidentifikasi situs-situs yang telah mereka temui. Data akan dianalisis untuk mengidentifikasi tren dan kesenjangan yang dapat membantu pengembangan situs kami.</w:t>
      </w:r>
    </w:p>
    <w:p w14:paraId="34CC358F" w14:textId="77777777" w:rsidR="004A4DF8" w:rsidRPr="0040616A" w:rsidRDefault="004A4DF8" w:rsidP="006B61CC">
      <w:pPr>
        <w:spacing w:line="360" w:lineRule="auto"/>
        <w:rPr>
          <w:rFonts w:ascii="Times New Roman" w:hAnsi="Times New Roman" w:cs="Times New Roman"/>
          <w:b/>
          <w:bCs/>
          <w:sz w:val="24"/>
          <w:szCs w:val="24"/>
          <w:lang w:val="id-ID"/>
        </w:rPr>
      </w:pPr>
    </w:p>
    <w:p w14:paraId="3759151D" w14:textId="27EBC71A" w:rsidR="00BE6D5C" w:rsidRPr="0040616A" w:rsidRDefault="00BE6D5C" w:rsidP="006B61CC">
      <w:pPr>
        <w:spacing w:line="360" w:lineRule="auto"/>
        <w:rPr>
          <w:rFonts w:ascii="Times New Roman" w:hAnsi="Times New Roman" w:cs="Times New Roman"/>
          <w:b/>
          <w:bCs/>
          <w:sz w:val="28"/>
          <w:szCs w:val="28"/>
          <w:lang w:val="id-ID"/>
        </w:rPr>
      </w:pPr>
      <w:r w:rsidRPr="0040616A">
        <w:rPr>
          <w:rFonts w:ascii="Times New Roman" w:hAnsi="Times New Roman" w:cs="Times New Roman"/>
          <w:b/>
          <w:bCs/>
          <w:sz w:val="28"/>
          <w:szCs w:val="28"/>
          <w:lang w:val="id-ID"/>
        </w:rPr>
        <w:t>3.</w:t>
      </w:r>
      <w:r w:rsidR="00FE21B7" w:rsidRPr="0040616A">
        <w:rPr>
          <w:rFonts w:ascii="Times New Roman" w:hAnsi="Times New Roman" w:cs="Times New Roman"/>
          <w:b/>
          <w:bCs/>
          <w:sz w:val="28"/>
          <w:szCs w:val="28"/>
          <w:lang w:val="id-ID"/>
        </w:rPr>
        <w:t>3</w:t>
      </w:r>
      <w:r w:rsidRPr="0040616A">
        <w:rPr>
          <w:rFonts w:ascii="Times New Roman" w:hAnsi="Times New Roman" w:cs="Times New Roman"/>
          <w:b/>
          <w:bCs/>
          <w:sz w:val="28"/>
          <w:szCs w:val="28"/>
          <w:lang w:val="id-ID"/>
        </w:rPr>
        <w:t xml:space="preserve"> Batasan Penelitian</w:t>
      </w:r>
    </w:p>
    <w:p w14:paraId="07411E97" w14:textId="77777777" w:rsidR="006D063D" w:rsidRPr="006D063D" w:rsidRDefault="006D063D" w:rsidP="006D063D">
      <w:pPr>
        <w:spacing w:line="360" w:lineRule="auto"/>
        <w:rPr>
          <w:rFonts w:ascii="Times New Roman" w:hAnsi="Times New Roman" w:cs="Times New Roman"/>
          <w:sz w:val="24"/>
          <w:szCs w:val="24"/>
          <w:lang w:val="id-ID"/>
        </w:rPr>
      </w:pPr>
      <w:r w:rsidRPr="006D063D">
        <w:rPr>
          <w:rFonts w:ascii="Times New Roman" w:hAnsi="Times New Roman" w:cs="Times New Roman"/>
          <w:sz w:val="24"/>
          <w:szCs w:val="24"/>
          <w:lang w:val="id-ID"/>
        </w:rPr>
        <w:t xml:space="preserve">Beberapa batasan masalah dalam penelitian ini adalah sebagai berikut: </w:t>
      </w:r>
    </w:p>
    <w:p w14:paraId="683F4B43" w14:textId="77777777" w:rsidR="006D063D" w:rsidRPr="006D063D" w:rsidRDefault="006D063D" w:rsidP="006D063D">
      <w:pPr>
        <w:spacing w:line="360" w:lineRule="auto"/>
        <w:rPr>
          <w:rFonts w:ascii="Times New Roman" w:hAnsi="Times New Roman" w:cs="Times New Roman"/>
          <w:sz w:val="24"/>
          <w:szCs w:val="24"/>
          <w:lang w:val="id-ID"/>
        </w:rPr>
      </w:pPr>
      <w:r w:rsidRPr="006D063D">
        <w:rPr>
          <w:rFonts w:ascii="Times New Roman" w:hAnsi="Times New Roman" w:cs="Times New Roman"/>
          <w:sz w:val="24"/>
          <w:szCs w:val="24"/>
          <w:lang w:val="id-ID"/>
        </w:rPr>
        <w:t xml:space="preserve">1. Sistem aplikasi dibuat dengan menggunakan bahasa pemrograman PHP </w:t>
      </w:r>
    </w:p>
    <w:p w14:paraId="5F374352" w14:textId="77777777" w:rsidR="006D063D" w:rsidRPr="006D063D" w:rsidRDefault="006D063D" w:rsidP="006D063D">
      <w:pPr>
        <w:spacing w:line="360" w:lineRule="auto"/>
        <w:rPr>
          <w:rFonts w:ascii="Times New Roman" w:hAnsi="Times New Roman" w:cs="Times New Roman"/>
          <w:sz w:val="24"/>
          <w:szCs w:val="24"/>
          <w:lang w:val="id-ID"/>
        </w:rPr>
      </w:pPr>
      <w:r w:rsidRPr="006D063D">
        <w:rPr>
          <w:rFonts w:ascii="Times New Roman" w:hAnsi="Times New Roman" w:cs="Times New Roman"/>
          <w:sz w:val="24"/>
          <w:szCs w:val="24"/>
          <w:lang w:val="id-ID"/>
        </w:rPr>
        <w:t>dan MySQLsebagai database.</w:t>
      </w:r>
    </w:p>
    <w:p w14:paraId="206525B2" w14:textId="661E95E6" w:rsidR="007443F7" w:rsidRDefault="006D063D" w:rsidP="006D063D">
      <w:pPr>
        <w:spacing w:line="360" w:lineRule="auto"/>
        <w:rPr>
          <w:rFonts w:ascii="Times New Roman" w:hAnsi="Times New Roman" w:cs="Times New Roman"/>
          <w:sz w:val="24"/>
          <w:szCs w:val="24"/>
          <w:lang w:val="id-ID"/>
        </w:rPr>
      </w:pPr>
      <w:r w:rsidRPr="006D063D">
        <w:rPr>
          <w:rFonts w:ascii="Times New Roman" w:hAnsi="Times New Roman" w:cs="Times New Roman"/>
          <w:sz w:val="24"/>
          <w:szCs w:val="24"/>
          <w:lang w:val="id-ID"/>
        </w:rPr>
        <w:t>2. Sistem aplikasi akan berjalan dalam jaringan internet.</w:t>
      </w:r>
    </w:p>
    <w:p w14:paraId="7389427C" w14:textId="67F91A6C" w:rsidR="006D063D" w:rsidRDefault="006D063D" w:rsidP="006D063D">
      <w:pPr>
        <w:spacing w:line="360" w:lineRule="auto"/>
        <w:rPr>
          <w:rFonts w:ascii="Times New Roman" w:hAnsi="Times New Roman" w:cs="Times New Roman"/>
          <w:sz w:val="24"/>
          <w:szCs w:val="24"/>
        </w:rPr>
      </w:pPr>
      <w:r>
        <w:rPr>
          <w:rFonts w:ascii="Times New Roman" w:hAnsi="Times New Roman" w:cs="Times New Roman"/>
          <w:sz w:val="24"/>
          <w:szCs w:val="24"/>
        </w:rPr>
        <w:t>3. Sistem aplikasi ini dibuat menggunakan framework laravel</w:t>
      </w:r>
    </w:p>
    <w:p w14:paraId="202605C3" w14:textId="3BCA3EE2" w:rsidR="006D063D" w:rsidRDefault="006D063D" w:rsidP="006D063D">
      <w:pPr>
        <w:spacing w:line="360" w:lineRule="auto"/>
        <w:rPr>
          <w:rFonts w:ascii="Times New Roman" w:hAnsi="Times New Roman" w:cs="Times New Roman"/>
          <w:sz w:val="24"/>
          <w:szCs w:val="24"/>
        </w:rPr>
      </w:pPr>
      <w:r>
        <w:rPr>
          <w:rFonts w:ascii="Times New Roman" w:hAnsi="Times New Roman" w:cs="Times New Roman"/>
          <w:sz w:val="24"/>
          <w:szCs w:val="24"/>
        </w:rPr>
        <w:t>4. Aplikasi ini dibuat hanya untuk pembelajaran tajwid</w:t>
      </w:r>
    </w:p>
    <w:p w14:paraId="43C25451" w14:textId="6FF3BA88" w:rsidR="006D063D" w:rsidRDefault="006D063D" w:rsidP="00646114">
      <w:pPr>
        <w:spacing w:line="360" w:lineRule="auto"/>
        <w:rPr>
          <w:rFonts w:ascii="Times New Roman" w:hAnsi="Times New Roman" w:cs="Times New Roman"/>
          <w:sz w:val="24"/>
          <w:szCs w:val="24"/>
        </w:rPr>
      </w:pPr>
      <w:r>
        <w:rPr>
          <w:rFonts w:ascii="Times New Roman" w:hAnsi="Times New Roman" w:cs="Times New Roman"/>
          <w:sz w:val="24"/>
          <w:szCs w:val="24"/>
        </w:rPr>
        <w:t>5. Aplikasi ini hanya berbentuk sebuah website</w:t>
      </w:r>
    </w:p>
    <w:p w14:paraId="083F6F14" w14:textId="6B6CB154" w:rsidR="00646114" w:rsidRPr="006D063D" w:rsidRDefault="00646114" w:rsidP="00646114">
      <w:pPr>
        <w:spacing w:line="360" w:lineRule="auto"/>
        <w:rPr>
          <w:rFonts w:ascii="Times New Roman" w:hAnsi="Times New Roman" w:cs="Times New Roman"/>
          <w:sz w:val="24"/>
          <w:szCs w:val="24"/>
        </w:rPr>
      </w:pPr>
      <w:r>
        <w:rPr>
          <w:rFonts w:ascii="Times New Roman" w:hAnsi="Times New Roman" w:cs="Times New Roman"/>
          <w:sz w:val="24"/>
          <w:szCs w:val="24"/>
        </w:rPr>
        <w:t xml:space="preserve">6. </w:t>
      </w:r>
      <w:r w:rsidR="00B21A38">
        <w:rPr>
          <w:rFonts w:ascii="Times New Roman" w:hAnsi="Times New Roman" w:cs="Times New Roman"/>
          <w:sz w:val="24"/>
          <w:szCs w:val="24"/>
        </w:rPr>
        <w:t>N</w:t>
      </w:r>
      <w:r>
        <w:rPr>
          <w:rFonts w:ascii="Times New Roman" w:hAnsi="Times New Roman" w:cs="Times New Roman"/>
          <w:sz w:val="24"/>
          <w:szCs w:val="24"/>
        </w:rPr>
        <w:t>arasumber yang diambil untuk pengumpulan data terbatas orang</w:t>
      </w:r>
      <w:r w:rsidR="00A52516">
        <w:rPr>
          <w:rFonts w:ascii="Times New Roman" w:hAnsi="Times New Roman" w:cs="Times New Roman"/>
          <w:sz w:val="24"/>
          <w:szCs w:val="24"/>
        </w:rPr>
        <w:t>-</w:t>
      </w:r>
      <w:r>
        <w:rPr>
          <w:rFonts w:ascii="Times New Roman" w:hAnsi="Times New Roman" w:cs="Times New Roman"/>
          <w:sz w:val="24"/>
          <w:szCs w:val="24"/>
        </w:rPr>
        <w:t xml:space="preserve">orang </w:t>
      </w:r>
      <w:r w:rsidR="00ED4414">
        <w:rPr>
          <w:rFonts w:ascii="Times New Roman" w:hAnsi="Times New Roman" w:cs="Times New Roman"/>
          <w:sz w:val="24"/>
          <w:szCs w:val="24"/>
        </w:rPr>
        <w:t>di</w:t>
      </w:r>
      <w:r>
        <w:rPr>
          <w:rFonts w:ascii="Times New Roman" w:hAnsi="Times New Roman" w:cs="Times New Roman"/>
          <w:sz w:val="24"/>
          <w:szCs w:val="24"/>
        </w:rPr>
        <w:t>dalam unida</w:t>
      </w:r>
      <w:r w:rsidR="00A52516">
        <w:rPr>
          <w:rFonts w:ascii="Times New Roman" w:hAnsi="Times New Roman" w:cs="Times New Roman"/>
          <w:sz w:val="24"/>
          <w:szCs w:val="24"/>
        </w:rPr>
        <w:t>.</w:t>
      </w:r>
      <w:r w:rsidR="00B21A38">
        <w:rPr>
          <w:rFonts w:ascii="Times New Roman" w:hAnsi="Times New Roman" w:cs="Times New Roman"/>
          <w:sz w:val="24"/>
          <w:szCs w:val="24"/>
        </w:rPr>
        <w:br/>
      </w:r>
    </w:p>
    <w:p w14:paraId="2D98EC77" w14:textId="77777777" w:rsidR="00BE3D1B" w:rsidRDefault="00BE3D1B" w:rsidP="006B61CC">
      <w:pPr>
        <w:spacing w:line="360" w:lineRule="auto"/>
        <w:rPr>
          <w:rFonts w:ascii="Times New Roman" w:hAnsi="Times New Roman" w:cs="Times New Roman"/>
          <w:b/>
          <w:bCs/>
          <w:sz w:val="24"/>
          <w:szCs w:val="24"/>
          <w:lang w:val="id-ID"/>
        </w:rPr>
      </w:pPr>
    </w:p>
    <w:p w14:paraId="54F554E6" w14:textId="2F1F23FC" w:rsidR="005B3C27" w:rsidRPr="00156C47" w:rsidRDefault="005B3C27" w:rsidP="006B61CC">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BAB IV : Implementasi Penelitian</w:t>
      </w:r>
    </w:p>
    <w:p w14:paraId="4768F14D" w14:textId="52C4EDC7" w:rsidR="001414D1" w:rsidRPr="00156C47" w:rsidRDefault="005B3C27" w:rsidP="006B61CC">
      <w:pPr>
        <w:spacing w:line="360" w:lineRule="auto"/>
        <w:rPr>
          <w:rFonts w:ascii="Times New Roman" w:hAnsi="Times New Roman" w:cs="Times New Roman"/>
          <w:sz w:val="24"/>
          <w:szCs w:val="24"/>
        </w:rPr>
      </w:pPr>
      <w:r w:rsidRPr="00156C47">
        <w:rPr>
          <w:rFonts w:ascii="Times New Roman" w:hAnsi="Times New Roman" w:cs="Times New Roman"/>
          <w:b/>
          <w:bCs/>
          <w:sz w:val="24"/>
          <w:szCs w:val="24"/>
          <w:lang w:val="id-ID"/>
        </w:rPr>
        <w:t>4.1 : Desain Antar Muka Aplikasi</w:t>
      </w:r>
      <w:r w:rsidR="0027001B" w:rsidRPr="00156C47">
        <w:rPr>
          <w:rFonts w:ascii="Times New Roman" w:hAnsi="Times New Roman" w:cs="Times New Roman"/>
          <w:noProof/>
          <w:sz w:val="24"/>
          <w:szCs w:val="24"/>
        </w:rPr>
        <w:drawing>
          <wp:inline distT="0" distB="0" distL="0" distR="0" wp14:anchorId="164E325A" wp14:editId="5F157945">
            <wp:extent cx="5679440" cy="2754770"/>
            <wp:effectExtent l="0" t="0" r="0" b="7620"/>
            <wp:docPr id="581505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05032" name="Picture 58150503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85153" cy="2757541"/>
                    </a:xfrm>
                    <a:prstGeom prst="rect">
                      <a:avLst/>
                    </a:prstGeom>
                  </pic:spPr>
                </pic:pic>
              </a:graphicData>
            </a:graphic>
          </wp:inline>
        </w:drawing>
      </w:r>
      <w:r w:rsidR="0027001B" w:rsidRPr="00156C47">
        <w:rPr>
          <w:rFonts w:ascii="Times New Roman" w:hAnsi="Times New Roman" w:cs="Times New Roman"/>
          <w:noProof/>
          <w:sz w:val="24"/>
          <w:szCs w:val="24"/>
        </w:rPr>
        <w:drawing>
          <wp:inline distT="0" distB="0" distL="0" distR="0" wp14:anchorId="5CD98E6F" wp14:editId="6579DD39">
            <wp:extent cx="5676851" cy="2783840"/>
            <wp:effectExtent l="0" t="0" r="635" b="0"/>
            <wp:docPr id="64329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297319" name="Picture 6432973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4298" cy="2787492"/>
                    </a:xfrm>
                    <a:prstGeom prst="rect">
                      <a:avLst/>
                    </a:prstGeom>
                  </pic:spPr>
                </pic:pic>
              </a:graphicData>
            </a:graphic>
          </wp:inline>
        </w:drawing>
      </w:r>
      <w:r w:rsidR="0027001B" w:rsidRPr="00156C47">
        <w:rPr>
          <w:rFonts w:ascii="Times New Roman" w:hAnsi="Times New Roman" w:cs="Times New Roman"/>
          <w:noProof/>
          <w:sz w:val="24"/>
          <w:szCs w:val="24"/>
        </w:rPr>
        <w:lastRenderedPageBreak/>
        <w:drawing>
          <wp:inline distT="0" distB="0" distL="0" distR="0" wp14:anchorId="55BE19E5" wp14:editId="7144AEF7">
            <wp:extent cx="5943600" cy="2991485"/>
            <wp:effectExtent l="0" t="0" r="0" b="0"/>
            <wp:docPr id="998458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58525" name="Picture 9984585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91485"/>
                    </a:xfrm>
                    <a:prstGeom prst="rect">
                      <a:avLst/>
                    </a:prstGeom>
                  </pic:spPr>
                </pic:pic>
              </a:graphicData>
            </a:graphic>
          </wp:inline>
        </w:drawing>
      </w:r>
      <w:r w:rsidR="0027001B" w:rsidRPr="00156C47">
        <w:rPr>
          <w:rFonts w:ascii="Times New Roman" w:hAnsi="Times New Roman" w:cs="Times New Roman"/>
          <w:noProof/>
          <w:sz w:val="24"/>
          <w:szCs w:val="24"/>
        </w:rPr>
        <w:drawing>
          <wp:inline distT="0" distB="0" distL="0" distR="0" wp14:anchorId="7896AE59" wp14:editId="72F934C3">
            <wp:extent cx="5943600" cy="2861310"/>
            <wp:effectExtent l="0" t="0" r="0" b="0"/>
            <wp:docPr id="1115754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54963" name="Picture 11157549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61310"/>
                    </a:xfrm>
                    <a:prstGeom prst="rect">
                      <a:avLst/>
                    </a:prstGeom>
                  </pic:spPr>
                </pic:pic>
              </a:graphicData>
            </a:graphic>
          </wp:inline>
        </w:drawing>
      </w:r>
    </w:p>
    <w:p w14:paraId="74CED61D" w14:textId="78A5BB20" w:rsidR="001414D1" w:rsidRPr="00156C47" w:rsidRDefault="001414D1" w:rsidP="006B61CC">
      <w:pPr>
        <w:pStyle w:val="ListParagraph"/>
        <w:spacing w:line="360" w:lineRule="auto"/>
        <w:ind w:left="0"/>
        <w:rPr>
          <w:rFonts w:ascii="Times New Roman" w:hAnsi="Times New Roman" w:cs="Times New Roman"/>
          <w:sz w:val="24"/>
          <w:szCs w:val="24"/>
        </w:rPr>
      </w:pPr>
    </w:p>
    <w:p w14:paraId="63590AB7" w14:textId="77777777" w:rsidR="001414D1" w:rsidRPr="00156C47" w:rsidRDefault="001414D1" w:rsidP="006B61CC">
      <w:pPr>
        <w:spacing w:line="360" w:lineRule="auto"/>
        <w:rPr>
          <w:rFonts w:ascii="Times New Roman" w:hAnsi="Times New Roman" w:cs="Times New Roman"/>
          <w:b/>
          <w:bCs/>
          <w:sz w:val="24"/>
          <w:szCs w:val="24"/>
          <w:lang w:val="id-ID"/>
        </w:rPr>
      </w:pPr>
    </w:p>
    <w:p w14:paraId="43AC8AD8" w14:textId="77777777" w:rsidR="001414D1" w:rsidRPr="00156C47" w:rsidRDefault="001414D1" w:rsidP="006B61CC">
      <w:pPr>
        <w:pStyle w:val="ListParagraph"/>
        <w:spacing w:line="360" w:lineRule="auto"/>
        <w:ind w:left="0"/>
        <w:jc w:val="center"/>
        <w:rPr>
          <w:rFonts w:ascii="Times New Roman" w:hAnsi="Times New Roman" w:cs="Times New Roman"/>
          <w:sz w:val="24"/>
          <w:szCs w:val="24"/>
          <w:lang w:val="id-ID"/>
        </w:rPr>
      </w:pPr>
    </w:p>
    <w:p w14:paraId="3DC09E6F" w14:textId="77777777" w:rsidR="000D34FD" w:rsidRPr="00156C47" w:rsidRDefault="000D34FD" w:rsidP="006B61CC">
      <w:pPr>
        <w:spacing w:line="360" w:lineRule="auto"/>
        <w:rPr>
          <w:rFonts w:ascii="Times New Roman" w:hAnsi="Times New Roman" w:cs="Times New Roman"/>
          <w:b/>
          <w:bCs/>
          <w:sz w:val="24"/>
          <w:szCs w:val="24"/>
          <w:lang w:val="id-ID"/>
        </w:rPr>
      </w:pPr>
    </w:p>
    <w:p w14:paraId="101ED21C" w14:textId="44E49678" w:rsidR="00C74E8B" w:rsidRPr="00156C47" w:rsidRDefault="006B7DA1"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  </w:t>
      </w:r>
    </w:p>
    <w:p w14:paraId="55B2BC9F" w14:textId="77777777" w:rsidR="005B3C27" w:rsidRPr="00156C47" w:rsidRDefault="005B3C27" w:rsidP="006B61CC">
      <w:pPr>
        <w:spacing w:line="360" w:lineRule="auto"/>
        <w:rPr>
          <w:rFonts w:ascii="Times New Roman" w:hAnsi="Times New Roman" w:cs="Times New Roman"/>
          <w:sz w:val="24"/>
          <w:szCs w:val="24"/>
          <w:lang w:val="id-ID"/>
        </w:rPr>
      </w:pPr>
    </w:p>
    <w:p w14:paraId="39CF685C" w14:textId="77777777" w:rsidR="009933A6" w:rsidRPr="00156C47" w:rsidRDefault="009933A6" w:rsidP="006B61CC">
      <w:pPr>
        <w:spacing w:line="360" w:lineRule="auto"/>
        <w:rPr>
          <w:rFonts w:ascii="Times New Roman" w:hAnsi="Times New Roman" w:cs="Times New Roman"/>
          <w:sz w:val="24"/>
          <w:szCs w:val="24"/>
          <w:lang w:val="id-ID"/>
        </w:rPr>
      </w:pPr>
    </w:p>
    <w:p w14:paraId="026BC877" w14:textId="77777777" w:rsidR="009933A6" w:rsidRPr="00156C47" w:rsidRDefault="009933A6" w:rsidP="006B61CC">
      <w:pPr>
        <w:spacing w:line="360" w:lineRule="auto"/>
        <w:rPr>
          <w:rFonts w:ascii="Times New Roman" w:hAnsi="Times New Roman" w:cs="Times New Roman"/>
          <w:sz w:val="24"/>
          <w:szCs w:val="24"/>
          <w:lang w:val="id-ID"/>
        </w:rPr>
      </w:pPr>
    </w:p>
    <w:p w14:paraId="6ACAC02D" w14:textId="64AF06FB" w:rsidR="005B3C27" w:rsidRPr="00156C47" w:rsidRDefault="005B3C27" w:rsidP="006B61CC">
      <w:pPr>
        <w:spacing w:line="360" w:lineRule="auto"/>
        <w:jc w:val="center"/>
        <w:rPr>
          <w:rFonts w:ascii="Times New Roman" w:hAnsi="Times New Roman" w:cs="Times New Roman"/>
          <w:b/>
          <w:bCs/>
          <w:sz w:val="24"/>
          <w:szCs w:val="24"/>
          <w:lang w:val="id-ID"/>
        </w:rPr>
      </w:pPr>
      <w:r w:rsidRPr="00156C47">
        <w:rPr>
          <w:rFonts w:ascii="Times New Roman" w:hAnsi="Times New Roman" w:cs="Times New Roman"/>
          <w:b/>
          <w:bCs/>
          <w:sz w:val="24"/>
          <w:szCs w:val="24"/>
          <w:lang w:val="id-ID"/>
        </w:rPr>
        <w:lastRenderedPageBreak/>
        <w:t>BAB V : KESIMPULAN</w:t>
      </w:r>
    </w:p>
    <w:p w14:paraId="2416A51A" w14:textId="77777777" w:rsidR="00B17D59" w:rsidRPr="00156C47" w:rsidRDefault="005B3C27"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 xml:space="preserve">Tajwid adalah ilmu yang mempelajari cara membaca Al Quran. Al-Quran adalah kitab suci umat  Islam. Kaidah membaca ayat Alquran dengan tajwid adalah fardhu'ain bagi setiap muslim. Namun, ilmu tajwid merupakan ilmu yang sulit, apalagi bagi mereka yang tidak fasih  berbahasa arab. Ilmu tajwid merupakan ilmu yang sangat penting untuk dipelajari  umat islam, sehingga materi pembelajaran yang interaktif disertai dengan penjelasan dan latihan melalui video mempermudah proses pembelajaran dan meningkatkan minat belajar tajwid. Namun, banyak referensi kajian ilmu tajwid yang terpercaya  menggunakan bahasa Arab, yang membuat umat Islam di Indonesia sulit untuk memahaminya. </w:t>
      </w:r>
    </w:p>
    <w:p w14:paraId="51CE7939" w14:textId="70DBFFE5" w:rsidR="00956E6C" w:rsidRPr="00156C47" w:rsidRDefault="005B3C27" w:rsidP="006B61CC">
      <w:pPr>
        <w:spacing w:line="360" w:lineRule="auto"/>
        <w:rPr>
          <w:rFonts w:ascii="Times New Roman" w:hAnsi="Times New Roman" w:cs="Times New Roman"/>
          <w:sz w:val="24"/>
          <w:szCs w:val="24"/>
          <w:lang w:val="id-ID"/>
        </w:rPr>
      </w:pPr>
      <w:r w:rsidRPr="00156C47">
        <w:rPr>
          <w:rFonts w:ascii="Times New Roman" w:hAnsi="Times New Roman" w:cs="Times New Roman"/>
          <w:sz w:val="24"/>
          <w:szCs w:val="24"/>
          <w:lang w:val="id-ID"/>
        </w:rPr>
        <w:t>Maka dari itu, dibangunlah situs pembelajaran tajwid bernama SIBETA. Aplikasi ini dikembangkan dengan menggunakan metodologi RAD (Rapid Application Development) dan diuji dengan metode pengujian Black Box. Aplikasi ini mencakup materi tajwid dasar  yaitu qolqolah sughro dan kubro, idgham, iqlab, hukum nun sukun dan tanwin , hukum mim sukun, huruf makharijul huruf, shifatul huruf dalam bentuk teks, gambar, audio dan video yang menari</w:t>
      </w:r>
      <w:r w:rsidR="00EB40B7" w:rsidRPr="00156C47">
        <w:rPr>
          <w:rFonts w:ascii="Times New Roman" w:hAnsi="Times New Roman" w:cs="Times New Roman"/>
          <w:sz w:val="24"/>
          <w:szCs w:val="24"/>
          <w:lang w:val="id-ID"/>
        </w:rPr>
        <w:t>k</w:t>
      </w:r>
      <w:r w:rsidR="000D6689" w:rsidRPr="00156C47">
        <w:rPr>
          <w:rFonts w:ascii="Times New Roman" w:hAnsi="Times New Roman" w:cs="Times New Roman"/>
          <w:sz w:val="24"/>
          <w:szCs w:val="24"/>
          <w:lang w:val="id-ID"/>
        </w:rPr>
        <w:t>.</w:t>
      </w:r>
    </w:p>
    <w:p w14:paraId="100BC337" w14:textId="77777777" w:rsidR="00956E6C" w:rsidRPr="00156C47" w:rsidRDefault="00956E6C" w:rsidP="006B61CC">
      <w:pPr>
        <w:spacing w:line="360" w:lineRule="auto"/>
        <w:jc w:val="center"/>
        <w:rPr>
          <w:rFonts w:ascii="Times New Roman" w:hAnsi="Times New Roman" w:cs="Times New Roman"/>
          <w:b/>
          <w:bCs/>
          <w:sz w:val="24"/>
          <w:szCs w:val="22"/>
          <w:lang w:val="id-ID"/>
        </w:rPr>
      </w:pPr>
    </w:p>
    <w:p w14:paraId="54EC2891" w14:textId="77777777" w:rsidR="00956E6C" w:rsidRPr="00156C47" w:rsidRDefault="00956E6C" w:rsidP="006B61CC">
      <w:pPr>
        <w:spacing w:line="360" w:lineRule="auto"/>
        <w:jc w:val="center"/>
        <w:rPr>
          <w:rFonts w:ascii="Times New Roman" w:hAnsi="Times New Roman" w:cs="Times New Roman"/>
          <w:b/>
          <w:bCs/>
          <w:sz w:val="24"/>
          <w:szCs w:val="22"/>
          <w:lang w:val="id-ID"/>
        </w:rPr>
      </w:pPr>
    </w:p>
    <w:p w14:paraId="7EFF0124"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631848BA"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7CEBAD62"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36C17AF7"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3E36C3A4"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4B663CB2"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48E265AC"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6CFFF126" w14:textId="77777777" w:rsidR="00847E25" w:rsidRDefault="00847E25" w:rsidP="006B61CC">
      <w:pPr>
        <w:spacing w:line="360" w:lineRule="auto"/>
        <w:jc w:val="center"/>
        <w:rPr>
          <w:rFonts w:ascii="Times New Roman" w:hAnsi="Times New Roman" w:cs="Times New Roman"/>
          <w:b/>
          <w:bCs/>
          <w:sz w:val="24"/>
          <w:szCs w:val="22"/>
          <w:lang w:val="id-ID"/>
        </w:rPr>
      </w:pPr>
    </w:p>
    <w:p w14:paraId="21BA1098" w14:textId="77777777" w:rsidR="00D07C35" w:rsidRPr="00156C47" w:rsidRDefault="00D07C35" w:rsidP="006B61CC">
      <w:pPr>
        <w:spacing w:line="360" w:lineRule="auto"/>
        <w:jc w:val="center"/>
        <w:rPr>
          <w:rFonts w:ascii="Times New Roman" w:hAnsi="Times New Roman" w:cs="Times New Roman"/>
          <w:b/>
          <w:bCs/>
          <w:sz w:val="24"/>
          <w:szCs w:val="22"/>
          <w:lang w:val="id-ID"/>
        </w:rPr>
      </w:pPr>
    </w:p>
    <w:p w14:paraId="3457B1CD" w14:textId="77777777" w:rsidR="00847E25" w:rsidRPr="00156C47" w:rsidRDefault="00847E25" w:rsidP="006B61CC">
      <w:pPr>
        <w:spacing w:line="360" w:lineRule="auto"/>
        <w:rPr>
          <w:rFonts w:ascii="Times New Roman" w:hAnsi="Times New Roman" w:cs="Times New Roman"/>
          <w:b/>
          <w:bCs/>
          <w:sz w:val="24"/>
          <w:szCs w:val="22"/>
          <w:lang w:val="id-ID"/>
        </w:rPr>
      </w:pPr>
    </w:p>
    <w:p w14:paraId="56483B6F" w14:textId="77777777" w:rsidR="00847E25" w:rsidRPr="00156C47" w:rsidRDefault="00847E25" w:rsidP="006B61CC">
      <w:pPr>
        <w:spacing w:line="360" w:lineRule="auto"/>
        <w:jc w:val="center"/>
        <w:rPr>
          <w:rFonts w:ascii="Times New Roman" w:hAnsi="Times New Roman" w:cs="Times New Roman"/>
          <w:b/>
          <w:bCs/>
          <w:sz w:val="24"/>
          <w:szCs w:val="22"/>
          <w:lang w:val="id-ID"/>
        </w:rPr>
      </w:pPr>
    </w:p>
    <w:p w14:paraId="43449A04" w14:textId="7445ED80" w:rsidR="003F1BD1" w:rsidRPr="00156C47" w:rsidRDefault="00242008" w:rsidP="006B61CC">
      <w:pPr>
        <w:spacing w:line="360" w:lineRule="auto"/>
        <w:jc w:val="center"/>
        <w:rPr>
          <w:rFonts w:ascii="Times New Roman" w:hAnsi="Times New Roman" w:cs="Times New Roman"/>
          <w:b/>
          <w:bCs/>
          <w:sz w:val="24"/>
          <w:szCs w:val="22"/>
        </w:rPr>
      </w:pPr>
      <w:r w:rsidRPr="00156C47">
        <w:rPr>
          <w:rFonts w:ascii="Times New Roman" w:hAnsi="Times New Roman" w:cs="Times New Roman"/>
          <w:b/>
          <w:bCs/>
          <w:sz w:val="24"/>
          <w:szCs w:val="22"/>
        </w:rPr>
        <w:lastRenderedPageBreak/>
        <w:t>DAFTAR PUSTAKA</w:t>
      </w:r>
    </w:p>
    <w:p w14:paraId="15C50F8D"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 xml:space="preserve">[1] M.I.M. al-Qudhat, </w:t>
      </w:r>
      <w:r w:rsidRPr="00156C47">
        <w:rPr>
          <w:rFonts w:ascii="Times New Roman" w:hAnsi="Times New Roman" w:cs="Times New Roman"/>
          <w:i/>
          <w:iCs/>
        </w:rPr>
        <w:t>Panduan Lengkap Ilmu Tajwid untuk Segala Tingkatan</w:t>
      </w:r>
      <w:r w:rsidRPr="00156C47">
        <w:rPr>
          <w:rFonts w:ascii="Times New Roman" w:hAnsi="Times New Roman" w:cs="Times New Roman"/>
        </w:rPr>
        <w:t>, Turos Pustaka, 2015</w:t>
      </w:r>
    </w:p>
    <w:p w14:paraId="43F259D5"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 xml:space="preserve">[2] Marzuki, </w:t>
      </w:r>
      <w:r w:rsidRPr="00156C47">
        <w:rPr>
          <w:rFonts w:ascii="Times New Roman" w:hAnsi="Times New Roman" w:cs="Times New Roman"/>
          <w:i/>
          <w:iCs/>
        </w:rPr>
        <w:t xml:space="preserve">Dasar-dasar Ilmu Tajwid, </w:t>
      </w:r>
      <w:r w:rsidRPr="00156C47">
        <w:rPr>
          <w:rFonts w:ascii="Times New Roman" w:hAnsi="Times New Roman" w:cs="Times New Roman"/>
        </w:rPr>
        <w:t>Diva Press, 2020</w:t>
      </w:r>
    </w:p>
    <w:p w14:paraId="436D1067"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 xml:space="preserve">[3] Viska Mutiawani, </w:t>
      </w:r>
      <w:r w:rsidRPr="00156C47">
        <w:rPr>
          <w:rFonts w:ascii="Times New Roman" w:hAnsi="Times New Roman" w:cs="Times New Roman"/>
          <w:i/>
          <w:iCs/>
        </w:rPr>
        <w:t>“KepoTajwid: Aplikasi Pembelajaran Ilmu Tajwid Berbasis Web Interaktif”</w:t>
      </w:r>
      <w:r w:rsidRPr="00156C47">
        <w:rPr>
          <w:rFonts w:ascii="Times New Roman" w:hAnsi="Times New Roman" w:cs="Times New Roman"/>
        </w:rPr>
        <w:t xml:space="preserve">, </w:t>
      </w:r>
    </w:p>
    <w:p w14:paraId="4A1B18F5"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Indoesian J. of Applied Informatics, Vol.2 No.2 , pp. 77-88, 2018</w:t>
      </w:r>
    </w:p>
    <w:p w14:paraId="0C994B2B"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4] D. Suryani, M. Irfan, W. Uriawan, and W. Budiawan, “Implementasi Algoritma Divide and</w:t>
      </w:r>
    </w:p>
    <w:p w14:paraId="6FE57421"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Conquer Pada Aplikasi Belajar Ilmu Tajwid”, J.Online Inform., vol.1 no.1, pp. 13-19, 2016.</w:t>
      </w:r>
    </w:p>
    <w:p w14:paraId="50A50914" w14:textId="77777777" w:rsidR="00DB2514" w:rsidRPr="00156C47" w:rsidRDefault="00DB2514" w:rsidP="00EB2E55">
      <w:pPr>
        <w:widowControl w:val="0"/>
        <w:autoSpaceDE w:val="0"/>
        <w:autoSpaceDN w:val="0"/>
        <w:adjustRightInd w:val="0"/>
        <w:spacing w:after="0" w:line="360" w:lineRule="auto"/>
        <w:rPr>
          <w:rFonts w:ascii="Times New Roman" w:hAnsi="Times New Roman" w:cs="Times New Roman"/>
        </w:rPr>
      </w:pPr>
      <w:r w:rsidRPr="00156C47">
        <w:rPr>
          <w:rFonts w:ascii="Times New Roman" w:hAnsi="Times New Roman" w:cs="Times New Roman"/>
        </w:rPr>
        <w:t xml:space="preserve">[5] </w:t>
      </w:r>
      <w:r w:rsidRPr="00156C47">
        <w:rPr>
          <w:rFonts w:ascii="Times New Roman" w:hAnsi="Times New Roman" w:cs="Times New Roman"/>
        </w:rPr>
        <w:fldChar w:fldCharType="begin" w:fldLock="1"/>
      </w:r>
      <w:r w:rsidRPr="00156C47">
        <w:rPr>
          <w:rFonts w:ascii="Times New Roman" w:hAnsi="Times New Roman" w:cs="Times New Roman"/>
        </w:rPr>
        <w:instrText xml:space="preserve">ADDIN Mendeley Bibliography CSL_BIBLIOGRAPHY </w:instrText>
      </w:r>
      <w:r w:rsidRPr="00156C47">
        <w:rPr>
          <w:rFonts w:ascii="Times New Roman" w:hAnsi="Times New Roman" w:cs="Times New Roman"/>
        </w:rPr>
        <w:fldChar w:fldCharType="separate"/>
      </w:r>
      <w:r w:rsidRPr="00156C47">
        <w:rPr>
          <w:rFonts w:ascii="Times New Roman" w:hAnsi="Times New Roman" w:cs="Times New Roman"/>
          <w:noProof/>
          <w:szCs w:val="24"/>
        </w:rPr>
        <w:t xml:space="preserve">Vadlay Maarif, Hidayat Muhammad Nur, Wati Rahayu. “Aplikasi Pembelajaran Ilmu   Tajwid Berbasis Android.” </w:t>
      </w:r>
      <w:r w:rsidRPr="00156C47">
        <w:rPr>
          <w:rFonts w:ascii="Times New Roman" w:hAnsi="Times New Roman" w:cs="Times New Roman"/>
          <w:i/>
          <w:iCs/>
          <w:noProof/>
          <w:szCs w:val="24"/>
        </w:rPr>
        <w:t>Evolusi : Jurnal Sains Dan Manajemen</w:t>
      </w:r>
      <w:r w:rsidRPr="00156C47">
        <w:rPr>
          <w:rFonts w:ascii="Times New Roman" w:hAnsi="Times New Roman" w:cs="Times New Roman"/>
          <w:noProof/>
          <w:szCs w:val="24"/>
        </w:rPr>
        <w:t xml:space="preserve"> 6(1):91–100. 2018.</w:t>
      </w:r>
      <w:r w:rsidRPr="00156C47">
        <w:rPr>
          <w:rFonts w:ascii="Times New Roman" w:hAnsi="Times New Roman" w:cs="Times New Roman"/>
        </w:rPr>
        <w:fldChar w:fldCharType="end"/>
      </w:r>
    </w:p>
    <w:p w14:paraId="665A1E1A"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6] O.Lawanto, Pembelajaran Berbasis Web sebagai Metoda Komplemen Kegiatan Pendidikan dan Pelatihan , vol. 9. 2001</w:t>
      </w:r>
    </w:p>
    <w:p w14:paraId="2A41C37B"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7] Luthfi, Farizan, Penggunaan Framework Laravel dalam Rancang Bangun Modul Back-End Artikel Website Bisnisbisnis.ID, JISKA (Jurnal Informatika Sunan Kalijaga) 34-41, Vol.2, 2017</w:t>
      </w:r>
    </w:p>
    <w:p w14:paraId="37F51F13"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8] Naista, D. (2016). Bikin Framework PHP Sendiri dengan Teknik OOP dan MVC. Jakarta: Lokomedia.</w:t>
      </w:r>
    </w:p>
    <w:p w14:paraId="4AE3BFBE" w14:textId="0D528608"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9] Kurniadi, D., &amp; Mulyani, A. (2016). Implementasi Pengembangan Student Information Terminal</w:t>
      </w:r>
      <w:r w:rsidR="00C04804">
        <w:rPr>
          <w:rFonts w:ascii="Times New Roman" w:hAnsi="Times New Roman" w:cs="Times New Roman"/>
        </w:rPr>
        <w:t xml:space="preserve"> </w:t>
      </w:r>
      <w:r w:rsidRPr="00156C47">
        <w:rPr>
          <w:rFonts w:ascii="Times New Roman" w:hAnsi="Times New Roman" w:cs="Times New Roman"/>
        </w:rPr>
        <w:t>(S-IT) untuk Pelayanan Akademik Mahasiswa. Jurnal Algoritma, XIII(1), 437-442.</w:t>
      </w:r>
    </w:p>
    <w:p w14:paraId="1E3FA801"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0] Daud, N., Bakar, A., &amp; Rusli, H. (2010). Implementing Rapid Application Development (RAD) Methodology in Developing Practical Training Application System. International Symposium on Information Technology (pp. 1664-1667).</w:t>
      </w:r>
    </w:p>
    <w:p w14:paraId="0B1CE8E3"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1] Kosasi, S., &amp; Yuliani, I. D. (2015). Penerapan Rapid Application Development pada Sistem Penjualan Sepeda Online. SIMETRIS, 27-36.</w:t>
      </w:r>
    </w:p>
    <w:p w14:paraId="6F1EFA9E"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2] Andriani, Anik, Qurniati, Est. (2018), Sistem Informasi Penjualan Pada Toko Online Dengan Metode Rapid Application Development (RAD), Journal Speed – Sentra Penelitian Engineering dan Edukasi, 49-54, Vol. 10.</w:t>
      </w:r>
    </w:p>
    <w:p w14:paraId="12817B68"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3] Ferdinandus, Sandy. Perancangan Aplikasi Surat Masuk Dan Surat Keluar Pada PT. PLN (Persero) Wilayah Suluttenggo. 2015.</w:t>
      </w:r>
    </w:p>
    <w:p w14:paraId="0C680FF0"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4] Syaban, Rizki Maulana Syaban, H.Bunyamin. “Pengembangan sistem informasi pengelolaan surat masuk dan keluar berbasis web di dinas sosial tenaga kerja dan transmigrasi kabupaten garut menggunakan framework php”. 2015.</w:t>
      </w:r>
    </w:p>
    <w:p w14:paraId="0F3824C9" w14:textId="77777777" w:rsidR="00DB2514" w:rsidRPr="00156C47" w:rsidRDefault="00DB2514" w:rsidP="00EB2E55">
      <w:pPr>
        <w:spacing w:after="0" w:line="360" w:lineRule="auto"/>
        <w:rPr>
          <w:rFonts w:ascii="Times New Roman" w:hAnsi="Times New Roman" w:cs="Times New Roman"/>
        </w:rPr>
      </w:pPr>
      <w:r w:rsidRPr="00156C47">
        <w:rPr>
          <w:rFonts w:ascii="Times New Roman" w:hAnsi="Times New Roman" w:cs="Times New Roman"/>
        </w:rPr>
        <w:t>[15] Supardi, Julian. Materi Kuliah Black-Box Testing. 2017.</w:t>
      </w:r>
    </w:p>
    <w:p w14:paraId="38E9BE92" w14:textId="77777777" w:rsidR="00883E75" w:rsidRPr="00156C47" w:rsidRDefault="00883E75" w:rsidP="006B61CC">
      <w:pPr>
        <w:spacing w:line="360" w:lineRule="auto"/>
        <w:rPr>
          <w:rFonts w:ascii="Times New Roman" w:hAnsi="Times New Roman" w:cs="Times New Roman"/>
          <w:b/>
          <w:bCs/>
          <w:sz w:val="24"/>
          <w:szCs w:val="22"/>
        </w:rPr>
      </w:pPr>
    </w:p>
    <w:sectPr w:rsidR="00883E75" w:rsidRPr="00156C47" w:rsidSect="0073746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Nirmala UI"/>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Times#20New#20Roman_00">
    <w:altName w:val="Times New Roman"/>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C1503"/>
    <w:multiLevelType w:val="hybridMultilevel"/>
    <w:tmpl w:val="44E45A46"/>
    <w:lvl w:ilvl="0" w:tplc="6B007C2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02EE9"/>
    <w:multiLevelType w:val="multilevel"/>
    <w:tmpl w:val="9F32AC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4C4EE4"/>
    <w:multiLevelType w:val="multilevel"/>
    <w:tmpl w:val="F30A46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F1B5123"/>
    <w:multiLevelType w:val="hybridMultilevel"/>
    <w:tmpl w:val="823837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56E70"/>
    <w:multiLevelType w:val="hybridMultilevel"/>
    <w:tmpl w:val="33DCD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C0592E"/>
    <w:multiLevelType w:val="multilevel"/>
    <w:tmpl w:val="FA7C1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9042E40"/>
    <w:multiLevelType w:val="multilevel"/>
    <w:tmpl w:val="A474A70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7" w15:restartNumberingAfterBreak="0">
    <w:nsid w:val="66DA0689"/>
    <w:multiLevelType w:val="hybridMultilevel"/>
    <w:tmpl w:val="AF165104"/>
    <w:lvl w:ilvl="0" w:tplc="C94866E4">
      <w:start w:val="2"/>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8" w15:restartNumberingAfterBreak="0">
    <w:nsid w:val="76D21F15"/>
    <w:multiLevelType w:val="hybridMultilevel"/>
    <w:tmpl w:val="E916A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164388">
    <w:abstractNumId w:val="2"/>
  </w:num>
  <w:num w:numId="2" w16cid:durableId="244732673">
    <w:abstractNumId w:val="4"/>
  </w:num>
  <w:num w:numId="3" w16cid:durableId="55933985">
    <w:abstractNumId w:val="3"/>
  </w:num>
  <w:num w:numId="4" w16cid:durableId="538593142">
    <w:abstractNumId w:val="0"/>
  </w:num>
  <w:num w:numId="5" w16cid:durableId="1130241991">
    <w:abstractNumId w:val="1"/>
  </w:num>
  <w:num w:numId="6" w16cid:durableId="1476677170">
    <w:abstractNumId w:val="6"/>
  </w:num>
  <w:num w:numId="7" w16cid:durableId="1937975000">
    <w:abstractNumId w:val="8"/>
  </w:num>
  <w:num w:numId="8" w16cid:durableId="1447771775">
    <w:abstractNumId w:val="5"/>
  </w:num>
  <w:num w:numId="9" w16cid:durableId="109624739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BD6"/>
    <w:rsid w:val="00003CFA"/>
    <w:rsid w:val="00007F4E"/>
    <w:rsid w:val="00012039"/>
    <w:rsid w:val="00017291"/>
    <w:rsid w:val="00020B1C"/>
    <w:rsid w:val="000220CA"/>
    <w:rsid w:val="000257FA"/>
    <w:rsid w:val="00042573"/>
    <w:rsid w:val="0004571A"/>
    <w:rsid w:val="00046F42"/>
    <w:rsid w:val="00051545"/>
    <w:rsid w:val="00053DD8"/>
    <w:rsid w:val="000549BA"/>
    <w:rsid w:val="00060C83"/>
    <w:rsid w:val="00060D56"/>
    <w:rsid w:val="0006113D"/>
    <w:rsid w:val="0006165E"/>
    <w:rsid w:val="0007645B"/>
    <w:rsid w:val="00082F9F"/>
    <w:rsid w:val="00084497"/>
    <w:rsid w:val="0009091D"/>
    <w:rsid w:val="000919A1"/>
    <w:rsid w:val="000A7ACD"/>
    <w:rsid w:val="000B48D2"/>
    <w:rsid w:val="000B7388"/>
    <w:rsid w:val="000B73C2"/>
    <w:rsid w:val="000D34FD"/>
    <w:rsid w:val="000D57B6"/>
    <w:rsid w:val="000D5FD7"/>
    <w:rsid w:val="000D6689"/>
    <w:rsid w:val="000E64E2"/>
    <w:rsid w:val="00101EBA"/>
    <w:rsid w:val="00104A5F"/>
    <w:rsid w:val="00111C78"/>
    <w:rsid w:val="00117ACD"/>
    <w:rsid w:val="00120C66"/>
    <w:rsid w:val="00126EFE"/>
    <w:rsid w:val="00127AC3"/>
    <w:rsid w:val="00140896"/>
    <w:rsid w:val="001414D1"/>
    <w:rsid w:val="0014345F"/>
    <w:rsid w:val="001439D4"/>
    <w:rsid w:val="00145A34"/>
    <w:rsid w:val="001474B1"/>
    <w:rsid w:val="001510A3"/>
    <w:rsid w:val="00153326"/>
    <w:rsid w:val="00156C47"/>
    <w:rsid w:val="001600B6"/>
    <w:rsid w:val="00161C2F"/>
    <w:rsid w:val="001840FA"/>
    <w:rsid w:val="00184D79"/>
    <w:rsid w:val="00185191"/>
    <w:rsid w:val="001902F0"/>
    <w:rsid w:val="00191635"/>
    <w:rsid w:val="001A475D"/>
    <w:rsid w:val="001A5A17"/>
    <w:rsid w:val="001A71B2"/>
    <w:rsid w:val="001B03BB"/>
    <w:rsid w:val="001B1134"/>
    <w:rsid w:val="001B52E2"/>
    <w:rsid w:val="001C5E97"/>
    <w:rsid w:val="001C700D"/>
    <w:rsid w:val="001D39CC"/>
    <w:rsid w:val="001D4189"/>
    <w:rsid w:val="001E2204"/>
    <w:rsid w:val="001E2F58"/>
    <w:rsid w:val="001E350E"/>
    <w:rsid w:val="001F5D43"/>
    <w:rsid w:val="001F6678"/>
    <w:rsid w:val="002012D2"/>
    <w:rsid w:val="00206372"/>
    <w:rsid w:val="00212842"/>
    <w:rsid w:val="0022036F"/>
    <w:rsid w:val="00220B45"/>
    <w:rsid w:val="00221DA4"/>
    <w:rsid w:val="00222527"/>
    <w:rsid w:val="00222B50"/>
    <w:rsid w:val="00224E2E"/>
    <w:rsid w:val="00236A84"/>
    <w:rsid w:val="00236C1F"/>
    <w:rsid w:val="00241491"/>
    <w:rsid w:val="00242008"/>
    <w:rsid w:val="0024205A"/>
    <w:rsid w:val="002430DA"/>
    <w:rsid w:val="002451EB"/>
    <w:rsid w:val="0025720E"/>
    <w:rsid w:val="00257262"/>
    <w:rsid w:val="0026384C"/>
    <w:rsid w:val="002645FE"/>
    <w:rsid w:val="00266CED"/>
    <w:rsid w:val="0027001B"/>
    <w:rsid w:val="002701F2"/>
    <w:rsid w:val="0027082B"/>
    <w:rsid w:val="00274DC0"/>
    <w:rsid w:val="00274FC4"/>
    <w:rsid w:val="00275069"/>
    <w:rsid w:val="00276AC6"/>
    <w:rsid w:val="00280C31"/>
    <w:rsid w:val="00282DA1"/>
    <w:rsid w:val="00283A80"/>
    <w:rsid w:val="00283B3C"/>
    <w:rsid w:val="00294F0A"/>
    <w:rsid w:val="002B14CA"/>
    <w:rsid w:val="002B1D32"/>
    <w:rsid w:val="002B2C7D"/>
    <w:rsid w:val="002B370C"/>
    <w:rsid w:val="002C2118"/>
    <w:rsid w:val="002D2594"/>
    <w:rsid w:val="002D28E0"/>
    <w:rsid w:val="002E08D3"/>
    <w:rsid w:val="002E25CA"/>
    <w:rsid w:val="002E569A"/>
    <w:rsid w:val="002F27C6"/>
    <w:rsid w:val="00312C80"/>
    <w:rsid w:val="00323600"/>
    <w:rsid w:val="00331DFB"/>
    <w:rsid w:val="003359AF"/>
    <w:rsid w:val="003537FB"/>
    <w:rsid w:val="003608F4"/>
    <w:rsid w:val="003614F7"/>
    <w:rsid w:val="00370BB9"/>
    <w:rsid w:val="00381B0E"/>
    <w:rsid w:val="00384648"/>
    <w:rsid w:val="003850F0"/>
    <w:rsid w:val="00386EDD"/>
    <w:rsid w:val="00397248"/>
    <w:rsid w:val="00397374"/>
    <w:rsid w:val="003A4EE6"/>
    <w:rsid w:val="003A727E"/>
    <w:rsid w:val="003A737B"/>
    <w:rsid w:val="003B5E03"/>
    <w:rsid w:val="003B6C1C"/>
    <w:rsid w:val="003B6C29"/>
    <w:rsid w:val="003C1710"/>
    <w:rsid w:val="003C5F57"/>
    <w:rsid w:val="003C7B6F"/>
    <w:rsid w:val="003E0A06"/>
    <w:rsid w:val="003E2C5B"/>
    <w:rsid w:val="003F0359"/>
    <w:rsid w:val="003F1BD1"/>
    <w:rsid w:val="003F2858"/>
    <w:rsid w:val="003F6D6F"/>
    <w:rsid w:val="0040616A"/>
    <w:rsid w:val="0041276B"/>
    <w:rsid w:val="00413B20"/>
    <w:rsid w:val="00416508"/>
    <w:rsid w:val="0042007A"/>
    <w:rsid w:val="004214B9"/>
    <w:rsid w:val="00425A0E"/>
    <w:rsid w:val="0043472A"/>
    <w:rsid w:val="00442635"/>
    <w:rsid w:val="00442704"/>
    <w:rsid w:val="00446B4C"/>
    <w:rsid w:val="00456584"/>
    <w:rsid w:val="00457144"/>
    <w:rsid w:val="0046249A"/>
    <w:rsid w:val="00472599"/>
    <w:rsid w:val="00482A79"/>
    <w:rsid w:val="00491253"/>
    <w:rsid w:val="004914B5"/>
    <w:rsid w:val="004A077C"/>
    <w:rsid w:val="004A2E51"/>
    <w:rsid w:val="004A3ABB"/>
    <w:rsid w:val="004A4DF8"/>
    <w:rsid w:val="004A795A"/>
    <w:rsid w:val="004B0485"/>
    <w:rsid w:val="004C05A6"/>
    <w:rsid w:val="004C3BD6"/>
    <w:rsid w:val="004C6186"/>
    <w:rsid w:val="004D0363"/>
    <w:rsid w:val="004D1EA7"/>
    <w:rsid w:val="004D245A"/>
    <w:rsid w:val="004D2523"/>
    <w:rsid w:val="004E6820"/>
    <w:rsid w:val="004F46D9"/>
    <w:rsid w:val="004F5508"/>
    <w:rsid w:val="004F5D77"/>
    <w:rsid w:val="00501C4C"/>
    <w:rsid w:val="005034AC"/>
    <w:rsid w:val="00506B17"/>
    <w:rsid w:val="0051231C"/>
    <w:rsid w:val="00514DFC"/>
    <w:rsid w:val="0052180D"/>
    <w:rsid w:val="005221A6"/>
    <w:rsid w:val="00522805"/>
    <w:rsid w:val="00522F49"/>
    <w:rsid w:val="00530976"/>
    <w:rsid w:val="0054047C"/>
    <w:rsid w:val="00544765"/>
    <w:rsid w:val="00550DCC"/>
    <w:rsid w:val="0055322C"/>
    <w:rsid w:val="005564AF"/>
    <w:rsid w:val="00563E76"/>
    <w:rsid w:val="00566082"/>
    <w:rsid w:val="00570975"/>
    <w:rsid w:val="0057413E"/>
    <w:rsid w:val="005810CD"/>
    <w:rsid w:val="005842FE"/>
    <w:rsid w:val="005846A3"/>
    <w:rsid w:val="00587437"/>
    <w:rsid w:val="00592D2A"/>
    <w:rsid w:val="005A7C68"/>
    <w:rsid w:val="005B1B34"/>
    <w:rsid w:val="005B1E52"/>
    <w:rsid w:val="005B26F1"/>
    <w:rsid w:val="005B29BC"/>
    <w:rsid w:val="005B2E3A"/>
    <w:rsid w:val="005B3C27"/>
    <w:rsid w:val="005C5AD4"/>
    <w:rsid w:val="005C5C88"/>
    <w:rsid w:val="005C6EE9"/>
    <w:rsid w:val="005D05F1"/>
    <w:rsid w:val="005D6B2F"/>
    <w:rsid w:val="005E0836"/>
    <w:rsid w:val="005E1B3F"/>
    <w:rsid w:val="005E2B26"/>
    <w:rsid w:val="005E7532"/>
    <w:rsid w:val="00601139"/>
    <w:rsid w:val="00603213"/>
    <w:rsid w:val="0061231D"/>
    <w:rsid w:val="00613486"/>
    <w:rsid w:val="00624897"/>
    <w:rsid w:val="006253FD"/>
    <w:rsid w:val="00630A69"/>
    <w:rsid w:val="006327A6"/>
    <w:rsid w:val="00636F21"/>
    <w:rsid w:val="0064357B"/>
    <w:rsid w:val="00646114"/>
    <w:rsid w:val="00653FE2"/>
    <w:rsid w:val="00657F29"/>
    <w:rsid w:val="00661DA4"/>
    <w:rsid w:val="006627DD"/>
    <w:rsid w:val="006638EC"/>
    <w:rsid w:val="00663AC6"/>
    <w:rsid w:val="006666A2"/>
    <w:rsid w:val="0067794B"/>
    <w:rsid w:val="006810B5"/>
    <w:rsid w:val="00681168"/>
    <w:rsid w:val="00693673"/>
    <w:rsid w:val="00694FB2"/>
    <w:rsid w:val="006972A1"/>
    <w:rsid w:val="006A05E2"/>
    <w:rsid w:val="006A1FCB"/>
    <w:rsid w:val="006A6F10"/>
    <w:rsid w:val="006A7996"/>
    <w:rsid w:val="006B61CC"/>
    <w:rsid w:val="006B7DA1"/>
    <w:rsid w:val="006C3A80"/>
    <w:rsid w:val="006C4ACE"/>
    <w:rsid w:val="006C624D"/>
    <w:rsid w:val="006D063D"/>
    <w:rsid w:val="006D51CC"/>
    <w:rsid w:val="006E137B"/>
    <w:rsid w:val="006E4442"/>
    <w:rsid w:val="006E5D92"/>
    <w:rsid w:val="006E615E"/>
    <w:rsid w:val="006F0F34"/>
    <w:rsid w:val="006F1EC3"/>
    <w:rsid w:val="006F5A7C"/>
    <w:rsid w:val="007008CA"/>
    <w:rsid w:val="007010D4"/>
    <w:rsid w:val="007175C5"/>
    <w:rsid w:val="00721E42"/>
    <w:rsid w:val="007322E2"/>
    <w:rsid w:val="00735481"/>
    <w:rsid w:val="0073677B"/>
    <w:rsid w:val="00737469"/>
    <w:rsid w:val="007443F7"/>
    <w:rsid w:val="0074608C"/>
    <w:rsid w:val="00746AEB"/>
    <w:rsid w:val="007575EF"/>
    <w:rsid w:val="00757A89"/>
    <w:rsid w:val="00765915"/>
    <w:rsid w:val="00766996"/>
    <w:rsid w:val="00766F2E"/>
    <w:rsid w:val="00767AC6"/>
    <w:rsid w:val="00770721"/>
    <w:rsid w:val="00791C29"/>
    <w:rsid w:val="00792222"/>
    <w:rsid w:val="00792B8F"/>
    <w:rsid w:val="0079424B"/>
    <w:rsid w:val="007956CE"/>
    <w:rsid w:val="007A1ADD"/>
    <w:rsid w:val="007B689B"/>
    <w:rsid w:val="007B6EB7"/>
    <w:rsid w:val="007C689E"/>
    <w:rsid w:val="007D4159"/>
    <w:rsid w:val="007D60E4"/>
    <w:rsid w:val="007E0DD8"/>
    <w:rsid w:val="007E1706"/>
    <w:rsid w:val="007E4AD4"/>
    <w:rsid w:val="007F5E1E"/>
    <w:rsid w:val="00801316"/>
    <w:rsid w:val="0081023A"/>
    <w:rsid w:val="00811380"/>
    <w:rsid w:val="0081516E"/>
    <w:rsid w:val="00823DE8"/>
    <w:rsid w:val="008333C4"/>
    <w:rsid w:val="00835143"/>
    <w:rsid w:val="008358C6"/>
    <w:rsid w:val="008426F4"/>
    <w:rsid w:val="00847E25"/>
    <w:rsid w:val="008544DB"/>
    <w:rsid w:val="008560F7"/>
    <w:rsid w:val="0086093A"/>
    <w:rsid w:val="0086489E"/>
    <w:rsid w:val="00880C01"/>
    <w:rsid w:val="008813DB"/>
    <w:rsid w:val="00881559"/>
    <w:rsid w:val="00883E75"/>
    <w:rsid w:val="008909BA"/>
    <w:rsid w:val="00894FBD"/>
    <w:rsid w:val="008A7EAC"/>
    <w:rsid w:val="008C3865"/>
    <w:rsid w:val="008C5776"/>
    <w:rsid w:val="008C69CE"/>
    <w:rsid w:val="008C6CEA"/>
    <w:rsid w:val="008C7E91"/>
    <w:rsid w:val="008D0F06"/>
    <w:rsid w:val="008D6541"/>
    <w:rsid w:val="008D6CFE"/>
    <w:rsid w:val="008E3D41"/>
    <w:rsid w:val="008F101E"/>
    <w:rsid w:val="008F4F7B"/>
    <w:rsid w:val="008F730C"/>
    <w:rsid w:val="00905245"/>
    <w:rsid w:val="009059AD"/>
    <w:rsid w:val="00912830"/>
    <w:rsid w:val="00934D13"/>
    <w:rsid w:val="009441D1"/>
    <w:rsid w:val="00946A0E"/>
    <w:rsid w:val="009473CE"/>
    <w:rsid w:val="009541F6"/>
    <w:rsid w:val="00954FF3"/>
    <w:rsid w:val="00956E6C"/>
    <w:rsid w:val="00966889"/>
    <w:rsid w:val="009701A5"/>
    <w:rsid w:val="00971232"/>
    <w:rsid w:val="00992A80"/>
    <w:rsid w:val="009933A6"/>
    <w:rsid w:val="009A008F"/>
    <w:rsid w:val="009A557C"/>
    <w:rsid w:val="009A6BD0"/>
    <w:rsid w:val="009B3530"/>
    <w:rsid w:val="009B5225"/>
    <w:rsid w:val="009C0585"/>
    <w:rsid w:val="009C34C2"/>
    <w:rsid w:val="009C463B"/>
    <w:rsid w:val="009C687D"/>
    <w:rsid w:val="009E4BC1"/>
    <w:rsid w:val="009E4F09"/>
    <w:rsid w:val="009E5DF9"/>
    <w:rsid w:val="009F02DD"/>
    <w:rsid w:val="009F1497"/>
    <w:rsid w:val="009F3244"/>
    <w:rsid w:val="00A039A5"/>
    <w:rsid w:val="00A03D36"/>
    <w:rsid w:val="00A05ED4"/>
    <w:rsid w:val="00A10552"/>
    <w:rsid w:val="00A11C18"/>
    <w:rsid w:val="00A12E7C"/>
    <w:rsid w:val="00A15603"/>
    <w:rsid w:val="00A200A6"/>
    <w:rsid w:val="00A3365C"/>
    <w:rsid w:val="00A33824"/>
    <w:rsid w:val="00A40DC0"/>
    <w:rsid w:val="00A50D66"/>
    <w:rsid w:val="00A52516"/>
    <w:rsid w:val="00A57D71"/>
    <w:rsid w:val="00A631E5"/>
    <w:rsid w:val="00A66A63"/>
    <w:rsid w:val="00A66DDB"/>
    <w:rsid w:val="00A75D02"/>
    <w:rsid w:val="00A75FF8"/>
    <w:rsid w:val="00A825C1"/>
    <w:rsid w:val="00A83DA2"/>
    <w:rsid w:val="00A854B0"/>
    <w:rsid w:val="00AA28CC"/>
    <w:rsid w:val="00AB00D7"/>
    <w:rsid w:val="00AB5A98"/>
    <w:rsid w:val="00AB67CF"/>
    <w:rsid w:val="00AC298E"/>
    <w:rsid w:val="00AD4BB8"/>
    <w:rsid w:val="00AE10EA"/>
    <w:rsid w:val="00AE2EFF"/>
    <w:rsid w:val="00AF599E"/>
    <w:rsid w:val="00B03D4D"/>
    <w:rsid w:val="00B03DBF"/>
    <w:rsid w:val="00B041E3"/>
    <w:rsid w:val="00B10C96"/>
    <w:rsid w:val="00B1199B"/>
    <w:rsid w:val="00B130C4"/>
    <w:rsid w:val="00B13AD7"/>
    <w:rsid w:val="00B141D4"/>
    <w:rsid w:val="00B17D59"/>
    <w:rsid w:val="00B17F3A"/>
    <w:rsid w:val="00B21A38"/>
    <w:rsid w:val="00B22A18"/>
    <w:rsid w:val="00B267FC"/>
    <w:rsid w:val="00B32531"/>
    <w:rsid w:val="00B43464"/>
    <w:rsid w:val="00B44AA7"/>
    <w:rsid w:val="00B45BCF"/>
    <w:rsid w:val="00B519E2"/>
    <w:rsid w:val="00B56C69"/>
    <w:rsid w:val="00B6652E"/>
    <w:rsid w:val="00B67577"/>
    <w:rsid w:val="00B81F52"/>
    <w:rsid w:val="00B8403C"/>
    <w:rsid w:val="00B8650E"/>
    <w:rsid w:val="00B86BA3"/>
    <w:rsid w:val="00B91FB5"/>
    <w:rsid w:val="00B96FB3"/>
    <w:rsid w:val="00B9717D"/>
    <w:rsid w:val="00B977BE"/>
    <w:rsid w:val="00BA7D2D"/>
    <w:rsid w:val="00BB3A02"/>
    <w:rsid w:val="00BB3A99"/>
    <w:rsid w:val="00BB4536"/>
    <w:rsid w:val="00BB7263"/>
    <w:rsid w:val="00BB7F57"/>
    <w:rsid w:val="00BC5816"/>
    <w:rsid w:val="00BC6B28"/>
    <w:rsid w:val="00BE1BAB"/>
    <w:rsid w:val="00BE3D1B"/>
    <w:rsid w:val="00BE6D5C"/>
    <w:rsid w:val="00BE7818"/>
    <w:rsid w:val="00C04804"/>
    <w:rsid w:val="00C14CAD"/>
    <w:rsid w:val="00C201AD"/>
    <w:rsid w:val="00C207F5"/>
    <w:rsid w:val="00C22422"/>
    <w:rsid w:val="00C31E87"/>
    <w:rsid w:val="00C36871"/>
    <w:rsid w:val="00C41144"/>
    <w:rsid w:val="00C41848"/>
    <w:rsid w:val="00C450A0"/>
    <w:rsid w:val="00C4744A"/>
    <w:rsid w:val="00C51E51"/>
    <w:rsid w:val="00C547B8"/>
    <w:rsid w:val="00C5761B"/>
    <w:rsid w:val="00C63982"/>
    <w:rsid w:val="00C64B67"/>
    <w:rsid w:val="00C650C4"/>
    <w:rsid w:val="00C65E34"/>
    <w:rsid w:val="00C70980"/>
    <w:rsid w:val="00C74B66"/>
    <w:rsid w:val="00C74E8B"/>
    <w:rsid w:val="00C76C8E"/>
    <w:rsid w:val="00C83334"/>
    <w:rsid w:val="00C849B4"/>
    <w:rsid w:val="00C92898"/>
    <w:rsid w:val="00C9676C"/>
    <w:rsid w:val="00CA482A"/>
    <w:rsid w:val="00CA5665"/>
    <w:rsid w:val="00CB0710"/>
    <w:rsid w:val="00CB0A59"/>
    <w:rsid w:val="00CC08A0"/>
    <w:rsid w:val="00CC3438"/>
    <w:rsid w:val="00CD1892"/>
    <w:rsid w:val="00CD3291"/>
    <w:rsid w:val="00CD508F"/>
    <w:rsid w:val="00CE7B66"/>
    <w:rsid w:val="00CF27F2"/>
    <w:rsid w:val="00D00D48"/>
    <w:rsid w:val="00D0566C"/>
    <w:rsid w:val="00D07C35"/>
    <w:rsid w:val="00D14B05"/>
    <w:rsid w:val="00D26FF4"/>
    <w:rsid w:val="00D30549"/>
    <w:rsid w:val="00D306A8"/>
    <w:rsid w:val="00D30847"/>
    <w:rsid w:val="00D34C23"/>
    <w:rsid w:val="00D35D90"/>
    <w:rsid w:val="00D41384"/>
    <w:rsid w:val="00D4186E"/>
    <w:rsid w:val="00D46F2E"/>
    <w:rsid w:val="00D506C9"/>
    <w:rsid w:val="00D50853"/>
    <w:rsid w:val="00D50990"/>
    <w:rsid w:val="00D50F62"/>
    <w:rsid w:val="00D5191B"/>
    <w:rsid w:val="00D544D4"/>
    <w:rsid w:val="00D562DC"/>
    <w:rsid w:val="00D64B72"/>
    <w:rsid w:val="00D74377"/>
    <w:rsid w:val="00D77420"/>
    <w:rsid w:val="00D77555"/>
    <w:rsid w:val="00D77FB4"/>
    <w:rsid w:val="00D831F5"/>
    <w:rsid w:val="00D86280"/>
    <w:rsid w:val="00D87317"/>
    <w:rsid w:val="00D90662"/>
    <w:rsid w:val="00D92E0A"/>
    <w:rsid w:val="00D93CCC"/>
    <w:rsid w:val="00DA2BF7"/>
    <w:rsid w:val="00DA7747"/>
    <w:rsid w:val="00DB2272"/>
    <w:rsid w:val="00DB2514"/>
    <w:rsid w:val="00DB2771"/>
    <w:rsid w:val="00DC0472"/>
    <w:rsid w:val="00DC455B"/>
    <w:rsid w:val="00DC4757"/>
    <w:rsid w:val="00DC4C08"/>
    <w:rsid w:val="00DC53F8"/>
    <w:rsid w:val="00DC79DC"/>
    <w:rsid w:val="00DD19AE"/>
    <w:rsid w:val="00DD2FD1"/>
    <w:rsid w:val="00DD5BA2"/>
    <w:rsid w:val="00DE01C4"/>
    <w:rsid w:val="00DE0E51"/>
    <w:rsid w:val="00DE4852"/>
    <w:rsid w:val="00DF205F"/>
    <w:rsid w:val="00E02898"/>
    <w:rsid w:val="00E02D95"/>
    <w:rsid w:val="00E04EE8"/>
    <w:rsid w:val="00E16C6C"/>
    <w:rsid w:val="00E20CE3"/>
    <w:rsid w:val="00E237A4"/>
    <w:rsid w:val="00E31874"/>
    <w:rsid w:val="00E32834"/>
    <w:rsid w:val="00E35785"/>
    <w:rsid w:val="00E409AB"/>
    <w:rsid w:val="00E416AF"/>
    <w:rsid w:val="00E47A68"/>
    <w:rsid w:val="00E51EBD"/>
    <w:rsid w:val="00E53415"/>
    <w:rsid w:val="00E54E96"/>
    <w:rsid w:val="00E57925"/>
    <w:rsid w:val="00E645C4"/>
    <w:rsid w:val="00E7428B"/>
    <w:rsid w:val="00E8067B"/>
    <w:rsid w:val="00E812CA"/>
    <w:rsid w:val="00E844C8"/>
    <w:rsid w:val="00E90649"/>
    <w:rsid w:val="00E90911"/>
    <w:rsid w:val="00E9292F"/>
    <w:rsid w:val="00E94B15"/>
    <w:rsid w:val="00EA2D3A"/>
    <w:rsid w:val="00EB2E55"/>
    <w:rsid w:val="00EB40B7"/>
    <w:rsid w:val="00EB4893"/>
    <w:rsid w:val="00EB7EAA"/>
    <w:rsid w:val="00EC42B9"/>
    <w:rsid w:val="00EC60EC"/>
    <w:rsid w:val="00EC6AA4"/>
    <w:rsid w:val="00EC7667"/>
    <w:rsid w:val="00ED2389"/>
    <w:rsid w:val="00ED4414"/>
    <w:rsid w:val="00ED51AE"/>
    <w:rsid w:val="00EE321F"/>
    <w:rsid w:val="00EE4C98"/>
    <w:rsid w:val="00EE5211"/>
    <w:rsid w:val="00EF2F0F"/>
    <w:rsid w:val="00F0225C"/>
    <w:rsid w:val="00F0282A"/>
    <w:rsid w:val="00F122B0"/>
    <w:rsid w:val="00F13AB2"/>
    <w:rsid w:val="00F150F7"/>
    <w:rsid w:val="00F16121"/>
    <w:rsid w:val="00F16C5B"/>
    <w:rsid w:val="00F20D8D"/>
    <w:rsid w:val="00F22578"/>
    <w:rsid w:val="00F24DC9"/>
    <w:rsid w:val="00F34FED"/>
    <w:rsid w:val="00F60144"/>
    <w:rsid w:val="00F60889"/>
    <w:rsid w:val="00F8258F"/>
    <w:rsid w:val="00F83634"/>
    <w:rsid w:val="00F8390E"/>
    <w:rsid w:val="00FA041F"/>
    <w:rsid w:val="00FA558A"/>
    <w:rsid w:val="00FB0D55"/>
    <w:rsid w:val="00FC44C9"/>
    <w:rsid w:val="00FD46FC"/>
    <w:rsid w:val="00FE21B7"/>
    <w:rsid w:val="00FE2606"/>
    <w:rsid w:val="00FE45D0"/>
    <w:rsid w:val="00FE507F"/>
    <w:rsid w:val="00FE60A7"/>
    <w:rsid w:val="00FF02F7"/>
    <w:rsid w:val="00FF037A"/>
    <w:rsid w:val="00FF1853"/>
    <w:rsid w:val="00FF4FF1"/>
    <w:rsid w:val="00FF761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819A2"/>
  <w15:chartTrackingRefBased/>
  <w15:docId w15:val="{B83E745B-26C0-4C0E-8F1B-47F190632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331DFB"/>
    <w:pPr>
      <w:keepNext/>
      <w:keepLines/>
      <w:spacing w:before="40" w:after="0"/>
      <w:outlineLvl w:val="2"/>
    </w:pPr>
    <w:rPr>
      <w:rFonts w:asciiTheme="majorHAnsi" w:eastAsiaTheme="majorEastAsia" w:hAnsiTheme="majorHAnsi" w:cstheme="majorBidi"/>
      <w:color w:val="1F3763"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6BA3"/>
    <w:pPr>
      <w:ind w:left="720"/>
      <w:contextualSpacing/>
    </w:pPr>
  </w:style>
  <w:style w:type="character" w:customStyle="1" w:styleId="fontstyle01">
    <w:name w:val="fontstyle01"/>
    <w:basedOn w:val="DefaultParagraphFont"/>
    <w:rsid w:val="00F8390E"/>
    <w:rPr>
      <w:rFonts w:ascii="Times-Roman" w:hAnsi="Times-Roman" w:hint="default"/>
      <w:b w:val="0"/>
      <w:bCs w:val="0"/>
      <w:i w:val="0"/>
      <w:iCs w:val="0"/>
      <w:color w:val="000000"/>
      <w:sz w:val="24"/>
      <w:szCs w:val="24"/>
    </w:rPr>
  </w:style>
  <w:style w:type="character" w:customStyle="1" w:styleId="fontstyle21">
    <w:name w:val="fontstyle21"/>
    <w:basedOn w:val="DefaultParagraphFont"/>
    <w:rsid w:val="00F8390E"/>
    <w:rPr>
      <w:rFonts w:ascii="Times#20New#20Roman_00" w:hAnsi="Times#20New#20Roman_00"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331DFB"/>
    <w:rPr>
      <w:rFonts w:asciiTheme="majorHAnsi" w:eastAsiaTheme="majorEastAsia" w:hAnsiTheme="majorHAnsi" w:cstheme="majorBidi"/>
      <w:color w:val="1F3763" w:themeColor="accent1" w:themeShade="7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207484">
      <w:bodyDiv w:val="1"/>
      <w:marLeft w:val="0"/>
      <w:marRight w:val="0"/>
      <w:marTop w:val="0"/>
      <w:marBottom w:val="0"/>
      <w:divBdr>
        <w:top w:val="none" w:sz="0" w:space="0" w:color="auto"/>
        <w:left w:val="none" w:sz="0" w:space="0" w:color="auto"/>
        <w:bottom w:val="none" w:sz="0" w:space="0" w:color="auto"/>
        <w:right w:val="none" w:sz="0" w:space="0" w:color="auto"/>
      </w:divBdr>
    </w:div>
    <w:div w:id="480269677">
      <w:bodyDiv w:val="1"/>
      <w:marLeft w:val="0"/>
      <w:marRight w:val="0"/>
      <w:marTop w:val="0"/>
      <w:marBottom w:val="0"/>
      <w:divBdr>
        <w:top w:val="none" w:sz="0" w:space="0" w:color="auto"/>
        <w:left w:val="none" w:sz="0" w:space="0" w:color="auto"/>
        <w:bottom w:val="none" w:sz="0" w:space="0" w:color="auto"/>
        <w:right w:val="none" w:sz="0" w:space="0" w:color="auto"/>
      </w:divBdr>
    </w:div>
    <w:div w:id="483008873">
      <w:bodyDiv w:val="1"/>
      <w:marLeft w:val="0"/>
      <w:marRight w:val="0"/>
      <w:marTop w:val="0"/>
      <w:marBottom w:val="0"/>
      <w:divBdr>
        <w:top w:val="none" w:sz="0" w:space="0" w:color="auto"/>
        <w:left w:val="none" w:sz="0" w:space="0" w:color="auto"/>
        <w:bottom w:val="none" w:sz="0" w:space="0" w:color="auto"/>
        <w:right w:val="none" w:sz="0" w:space="0" w:color="auto"/>
      </w:divBdr>
    </w:div>
    <w:div w:id="747507097">
      <w:bodyDiv w:val="1"/>
      <w:marLeft w:val="0"/>
      <w:marRight w:val="0"/>
      <w:marTop w:val="0"/>
      <w:marBottom w:val="0"/>
      <w:divBdr>
        <w:top w:val="none" w:sz="0" w:space="0" w:color="auto"/>
        <w:left w:val="none" w:sz="0" w:space="0" w:color="auto"/>
        <w:bottom w:val="none" w:sz="0" w:space="0" w:color="auto"/>
        <w:right w:val="none" w:sz="0" w:space="0" w:color="auto"/>
      </w:divBdr>
    </w:div>
    <w:div w:id="861435079">
      <w:bodyDiv w:val="1"/>
      <w:marLeft w:val="0"/>
      <w:marRight w:val="0"/>
      <w:marTop w:val="0"/>
      <w:marBottom w:val="0"/>
      <w:divBdr>
        <w:top w:val="none" w:sz="0" w:space="0" w:color="auto"/>
        <w:left w:val="none" w:sz="0" w:space="0" w:color="auto"/>
        <w:bottom w:val="none" w:sz="0" w:space="0" w:color="auto"/>
        <w:right w:val="none" w:sz="0" w:space="0" w:color="auto"/>
      </w:divBdr>
    </w:div>
    <w:div w:id="971444841">
      <w:bodyDiv w:val="1"/>
      <w:marLeft w:val="0"/>
      <w:marRight w:val="0"/>
      <w:marTop w:val="0"/>
      <w:marBottom w:val="0"/>
      <w:divBdr>
        <w:top w:val="none" w:sz="0" w:space="0" w:color="auto"/>
        <w:left w:val="none" w:sz="0" w:space="0" w:color="auto"/>
        <w:bottom w:val="none" w:sz="0" w:space="0" w:color="auto"/>
        <w:right w:val="none" w:sz="0" w:space="0" w:color="auto"/>
      </w:divBdr>
    </w:div>
    <w:div w:id="996885833">
      <w:bodyDiv w:val="1"/>
      <w:marLeft w:val="0"/>
      <w:marRight w:val="0"/>
      <w:marTop w:val="0"/>
      <w:marBottom w:val="0"/>
      <w:divBdr>
        <w:top w:val="none" w:sz="0" w:space="0" w:color="auto"/>
        <w:left w:val="none" w:sz="0" w:space="0" w:color="auto"/>
        <w:bottom w:val="none" w:sz="0" w:space="0" w:color="auto"/>
        <w:right w:val="none" w:sz="0" w:space="0" w:color="auto"/>
      </w:divBdr>
    </w:div>
    <w:div w:id="1284731153">
      <w:bodyDiv w:val="1"/>
      <w:marLeft w:val="0"/>
      <w:marRight w:val="0"/>
      <w:marTop w:val="0"/>
      <w:marBottom w:val="0"/>
      <w:divBdr>
        <w:top w:val="none" w:sz="0" w:space="0" w:color="auto"/>
        <w:left w:val="none" w:sz="0" w:space="0" w:color="auto"/>
        <w:bottom w:val="none" w:sz="0" w:space="0" w:color="auto"/>
        <w:right w:val="none" w:sz="0" w:space="0" w:color="auto"/>
      </w:divBdr>
    </w:div>
    <w:div w:id="1291786240">
      <w:bodyDiv w:val="1"/>
      <w:marLeft w:val="0"/>
      <w:marRight w:val="0"/>
      <w:marTop w:val="0"/>
      <w:marBottom w:val="0"/>
      <w:divBdr>
        <w:top w:val="none" w:sz="0" w:space="0" w:color="auto"/>
        <w:left w:val="none" w:sz="0" w:space="0" w:color="auto"/>
        <w:bottom w:val="none" w:sz="0" w:space="0" w:color="auto"/>
        <w:right w:val="none" w:sz="0" w:space="0" w:color="auto"/>
      </w:divBdr>
    </w:div>
    <w:div w:id="1386414656">
      <w:bodyDiv w:val="1"/>
      <w:marLeft w:val="0"/>
      <w:marRight w:val="0"/>
      <w:marTop w:val="0"/>
      <w:marBottom w:val="0"/>
      <w:divBdr>
        <w:top w:val="none" w:sz="0" w:space="0" w:color="auto"/>
        <w:left w:val="none" w:sz="0" w:space="0" w:color="auto"/>
        <w:bottom w:val="none" w:sz="0" w:space="0" w:color="auto"/>
        <w:right w:val="none" w:sz="0" w:space="0" w:color="auto"/>
      </w:divBdr>
    </w:div>
    <w:div w:id="1468428754">
      <w:bodyDiv w:val="1"/>
      <w:marLeft w:val="0"/>
      <w:marRight w:val="0"/>
      <w:marTop w:val="0"/>
      <w:marBottom w:val="0"/>
      <w:divBdr>
        <w:top w:val="none" w:sz="0" w:space="0" w:color="auto"/>
        <w:left w:val="none" w:sz="0" w:space="0" w:color="auto"/>
        <w:bottom w:val="none" w:sz="0" w:space="0" w:color="auto"/>
        <w:right w:val="none" w:sz="0" w:space="0" w:color="auto"/>
      </w:divBdr>
    </w:div>
    <w:div w:id="1620606325">
      <w:bodyDiv w:val="1"/>
      <w:marLeft w:val="0"/>
      <w:marRight w:val="0"/>
      <w:marTop w:val="0"/>
      <w:marBottom w:val="0"/>
      <w:divBdr>
        <w:top w:val="none" w:sz="0" w:space="0" w:color="auto"/>
        <w:left w:val="none" w:sz="0" w:space="0" w:color="auto"/>
        <w:bottom w:val="none" w:sz="0" w:space="0" w:color="auto"/>
        <w:right w:val="none" w:sz="0" w:space="0" w:color="auto"/>
      </w:divBdr>
    </w:div>
    <w:div w:id="1684361410">
      <w:bodyDiv w:val="1"/>
      <w:marLeft w:val="0"/>
      <w:marRight w:val="0"/>
      <w:marTop w:val="0"/>
      <w:marBottom w:val="0"/>
      <w:divBdr>
        <w:top w:val="none" w:sz="0" w:space="0" w:color="auto"/>
        <w:left w:val="none" w:sz="0" w:space="0" w:color="auto"/>
        <w:bottom w:val="none" w:sz="0" w:space="0" w:color="auto"/>
        <w:right w:val="none" w:sz="0" w:space="0" w:color="auto"/>
      </w:divBdr>
    </w:div>
    <w:div w:id="196326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FE390-07E8-4D0F-8FAE-F50EA3ABF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TotalTime>
  <Pages>18</Pages>
  <Words>3984</Words>
  <Characters>2270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erlaela@gmail.com</dc:creator>
  <cp:keywords/>
  <dc:description/>
  <cp:lastModifiedBy>innoerlaela@gmail.com</cp:lastModifiedBy>
  <cp:revision>640</cp:revision>
  <dcterms:created xsi:type="dcterms:W3CDTF">2023-08-18T14:56:00Z</dcterms:created>
  <dcterms:modified xsi:type="dcterms:W3CDTF">2023-08-22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